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1203DFE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r w:rsidR="00E512C0">
        <w:rPr>
          <w:rFonts w:cstheme="minorHAnsi"/>
          <w:sz w:val="40"/>
          <w:szCs w:val="40"/>
        </w:rPr>
        <w:t xml:space="preserve"> frequency</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F3647E" w:rsidRPr="008B6377" w:rsidRDefault="00F3647E"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F3647E" w:rsidRPr="008B6377" w:rsidRDefault="00F3647E"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F3647E" w:rsidRPr="00FE10F6" w:rsidRDefault="00F3647E" w:rsidP="00ED3ED2">
                            <w:pPr>
                              <w:spacing w:line="276" w:lineRule="auto"/>
                              <w:jc w:val="right"/>
                              <w:rPr>
                                <w:i/>
                                <w:sz w:val="28"/>
                                <w:lang w:val="fr-FR"/>
                              </w:rPr>
                            </w:pPr>
                            <w:r w:rsidRPr="00FE10F6">
                              <w:rPr>
                                <w:i/>
                                <w:sz w:val="28"/>
                                <w:lang w:val="fr-FR"/>
                              </w:rPr>
                              <w:t>« J’ai rêvé tant et plus, mais je n’y entends note. »</w:t>
                            </w:r>
                          </w:p>
                          <w:p w14:paraId="53B4F203" w14:textId="77777777" w:rsidR="00F3647E" w:rsidRPr="00FE10F6" w:rsidRDefault="00F3647E"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F3647E" w:rsidRPr="00FE10F6" w:rsidRDefault="00F3647E" w:rsidP="00ED3ED2">
                      <w:pPr>
                        <w:spacing w:line="276" w:lineRule="auto"/>
                        <w:jc w:val="right"/>
                        <w:rPr>
                          <w:i/>
                          <w:sz w:val="28"/>
                          <w:lang w:val="fr-FR"/>
                        </w:rPr>
                      </w:pPr>
                      <w:r w:rsidRPr="00FE10F6">
                        <w:rPr>
                          <w:i/>
                          <w:sz w:val="28"/>
                          <w:lang w:val="fr-FR"/>
                        </w:rPr>
                        <w:t>« J’ai rêvé tant et plus, mais je n’y entends note. »</w:t>
                      </w:r>
                    </w:p>
                    <w:p w14:paraId="53B4F203" w14:textId="77777777" w:rsidR="00F3647E" w:rsidRPr="00FE10F6" w:rsidRDefault="00F3647E"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F3647E" w:rsidRPr="00C60B4A" w:rsidRDefault="00F3647E"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F3647E" w:rsidRPr="00C60B4A" w:rsidRDefault="00F3647E"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F3647E" w:rsidRPr="00C60B4A" w:rsidRDefault="00F3647E" w:rsidP="00CB6227">
                            <w:pPr>
                              <w:spacing w:after="0" w:line="276" w:lineRule="auto"/>
                              <w:jc w:val="left"/>
                              <w:rPr>
                                <w:i/>
                                <w:sz w:val="28"/>
                                <w:lang w:val="fr-FR"/>
                              </w:rPr>
                            </w:pPr>
                            <w:r w:rsidRPr="00C60B4A">
                              <w:rPr>
                                <w:i/>
                                <w:sz w:val="28"/>
                                <w:lang w:val="fr-FR"/>
                              </w:rPr>
                              <w:t>Et près de moi s'épandre un murmure pareil,</w:t>
                            </w:r>
                          </w:p>
                          <w:p w14:paraId="3BF963B1" w14:textId="0D7990B8" w:rsidR="00F3647E" w:rsidRPr="00C60B4A" w:rsidRDefault="00F3647E"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F3647E" w:rsidRPr="00C60B4A" w:rsidRDefault="00F3647E"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F3647E" w:rsidRPr="00C60B4A" w:rsidRDefault="00F3647E"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F3647E" w:rsidRPr="00C60B4A" w:rsidRDefault="00F3647E"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F3647E" w:rsidRPr="00C60B4A" w:rsidRDefault="00F3647E" w:rsidP="00CB6227">
                      <w:pPr>
                        <w:spacing w:after="0" w:line="276" w:lineRule="auto"/>
                        <w:jc w:val="left"/>
                        <w:rPr>
                          <w:i/>
                          <w:sz w:val="28"/>
                          <w:lang w:val="fr-FR"/>
                        </w:rPr>
                      </w:pPr>
                      <w:r w:rsidRPr="00C60B4A">
                        <w:rPr>
                          <w:i/>
                          <w:sz w:val="28"/>
                          <w:lang w:val="fr-FR"/>
                        </w:rPr>
                        <w:t>Et près de moi s'épandre un murmure pareil,</w:t>
                      </w:r>
                    </w:p>
                    <w:p w14:paraId="3BF963B1" w14:textId="0D7990B8" w:rsidR="00F3647E" w:rsidRPr="00C60B4A" w:rsidRDefault="00F3647E"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F3647E" w:rsidRPr="00C60B4A" w:rsidRDefault="00F3647E"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328738"/>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328739"/>
      <w:r w:rsidRPr="007727F2">
        <w:rPr>
          <w:lang w:val="fr-FR"/>
        </w:rPr>
        <w:t>ABSTRACT</w:t>
      </w:r>
      <w:bookmarkEnd w:id="1"/>
    </w:p>
    <w:p w14:paraId="31FB42F4" w14:textId="1F92724E"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328740"/>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4A435AA4" w14:textId="77777777" w:rsidR="00FE4E29" w:rsidRDefault="009306E8">
          <w:pPr>
            <w:pStyle w:val="TM1"/>
            <w:rPr>
              <w:rFonts w:cstheme="minorBidi"/>
              <w:b w:val="0"/>
              <w:bCs w:val="0"/>
              <w:caps w:val="0"/>
              <w:noProof/>
              <w:sz w:val="22"/>
              <w:szCs w:val="22"/>
            </w:rPr>
          </w:pPr>
          <w:r>
            <w:rPr>
              <w:szCs w:val="24"/>
            </w:rPr>
            <w:fldChar w:fldCharType="begin"/>
          </w:r>
          <w:r>
            <w:rPr>
              <w:szCs w:val="24"/>
            </w:rPr>
            <w:instrText xml:space="preserve"> TOC \h \z \t "Titre 1;3;Titre 2;4;Titre;2;Partie;1" </w:instrText>
          </w:r>
          <w:r>
            <w:rPr>
              <w:szCs w:val="24"/>
            </w:rPr>
            <w:fldChar w:fldCharType="separate"/>
          </w:r>
          <w:bookmarkStart w:id="3" w:name="_GoBack"/>
          <w:bookmarkEnd w:id="3"/>
          <w:r w:rsidR="00FE4E29" w:rsidRPr="00CF7A18">
            <w:rPr>
              <w:rStyle w:val="Lienhypertexte"/>
              <w:noProof/>
            </w:rPr>
            <w:fldChar w:fldCharType="begin"/>
          </w:r>
          <w:r w:rsidR="00FE4E29" w:rsidRPr="00CF7A18">
            <w:rPr>
              <w:rStyle w:val="Lienhypertexte"/>
              <w:noProof/>
            </w:rPr>
            <w:instrText xml:space="preserve"> </w:instrText>
          </w:r>
          <w:r w:rsidR="00FE4E29">
            <w:rPr>
              <w:noProof/>
            </w:rPr>
            <w:instrText>HYPERLINK \l "_Toc490328738"</w:instrText>
          </w:r>
          <w:r w:rsidR="00FE4E29" w:rsidRPr="00CF7A18">
            <w:rPr>
              <w:rStyle w:val="Lienhypertexte"/>
              <w:noProof/>
            </w:rPr>
            <w:instrText xml:space="preserve"> </w:instrText>
          </w:r>
          <w:r w:rsidR="00FE4E29" w:rsidRPr="00CF7A18">
            <w:rPr>
              <w:rStyle w:val="Lienhypertexte"/>
              <w:noProof/>
            </w:rPr>
          </w:r>
          <w:r w:rsidR="00FE4E29" w:rsidRPr="00CF7A18">
            <w:rPr>
              <w:rStyle w:val="Lienhypertexte"/>
              <w:noProof/>
            </w:rPr>
            <w:fldChar w:fldCharType="separate"/>
          </w:r>
          <w:r w:rsidR="00FE4E29" w:rsidRPr="00CF7A18">
            <w:rPr>
              <w:rStyle w:val="Lienhypertexte"/>
              <w:noProof/>
              <w:lang w:val="fr-FR"/>
            </w:rPr>
            <w:t>RÉSUMÉ</w:t>
          </w:r>
          <w:r w:rsidR="00FE4E29">
            <w:rPr>
              <w:noProof/>
              <w:webHidden/>
            </w:rPr>
            <w:tab/>
          </w:r>
          <w:r w:rsidR="00FE4E29">
            <w:rPr>
              <w:noProof/>
              <w:webHidden/>
            </w:rPr>
            <w:fldChar w:fldCharType="begin"/>
          </w:r>
          <w:r w:rsidR="00FE4E29">
            <w:rPr>
              <w:noProof/>
              <w:webHidden/>
            </w:rPr>
            <w:instrText xml:space="preserve"> PAGEREF _Toc490328738 \h </w:instrText>
          </w:r>
          <w:r w:rsidR="00FE4E29">
            <w:rPr>
              <w:noProof/>
              <w:webHidden/>
            </w:rPr>
          </w:r>
          <w:r w:rsidR="00FE4E29">
            <w:rPr>
              <w:noProof/>
              <w:webHidden/>
            </w:rPr>
            <w:fldChar w:fldCharType="separate"/>
          </w:r>
          <w:r w:rsidR="00FE4E29">
            <w:rPr>
              <w:noProof/>
              <w:webHidden/>
            </w:rPr>
            <w:t>6</w:t>
          </w:r>
          <w:r w:rsidR="00FE4E29">
            <w:rPr>
              <w:noProof/>
              <w:webHidden/>
            </w:rPr>
            <w:fldChar w:fldCharType="end"/>
          </w:r>
          <w:r w:rsidR="00FE4E29" w:rsidRPr="00CF7A18">
            <w:rPr>
              <w:rStyle w:val="Lienhypertexte"/>
              <w:noProof/>
            </w:rPr>
            <w:fldChar w:fldCharType="end"/>
          </w:r>
        </w:p>
        <w:p w14:paraId="14F92078" w14:textId="77777777" w:rsidR="00FE4E29" w:rsidRDefault="00FE4E29">
          <w:pPr>
            <w:pStyle w:val="TM1"/>
            <w:rPr>
              <w:rFonts w:cstheme="minorBidi"/>
              <w:b w:val="0"/>
              <w:bCs w:val="0"/>
              <w:caps w:val="0"/>
              <w:noProof/>
              <w:sz w:val="22"/>
              <w:szCs w:val="22"/>
            </w:rPr>
          </w:pPr>
          <w:hyperlink w:anchor="_Toc490328739" w:history="1">
            <w:r w:rsidRPr="00CF7A18">
              <w:rPr>
                <w:rStyle w:val="Lienhypertexte"/>
                <w:noProof/>
                <w:lang w:val="fr-FR"/>
              </w:rPr>
              <w:t>ABSTRACT</w:t>
            </w:r>
            <w:r>
              <w:rPr>
                <w:noProof/>
                <w:webHidden/>
              </w:rPr>
              <w:tab/>
            </w:r>
            <w:r>
              <w:rPr>
                <w:noProof/>
                <w:webHidden/>
              </w:rPr>
              <w:fldChar w:fldCharType="begin"/>
            </w:r>
            <w:r>
              <w:rPr>
                <w:noProof/>
                <w:webHidden/>
              </w:rPr>
              <w:instrText xml:space="preserve"> PAGEREF _Toc490328739 \h </w:instrText>
            </w:r>
            <w:r>
              <w:rPr>
                <w:noProof/>
                <w:webHidden/>
              </w:rPr>
            </w:r>
            <w:r>
              <w:rPr>
                <w:noProof/>
                <w:webHidden/>
              </w:rPr>
              <w:fldChar w:fldCharType="separate"/>
            </w:r>
            <w:r>
              <w:rPr>
                <w:noProof/>
                <w:webHidden/>
              </w:rPr>
              <w:t>7</w:t>
            </w:r>
            <w:r>
              <w:rPr>
                <w:noProof/>
                <w:webHidden/>
              </w:rPr>
              <w:fldChar w:fldCharType="end"/>
            </w:r>
          </w:hyperlink>
        </w:p>
        <w:p w14:paraId="345F5BBC" w14:textId="77777777" w:rsidR="00FE4E29" w:rsidRDefault="00FE4E29">
          <w:pPr>
            <w:pStyle w:val="TM1"/>
            <w:rPr>
              <w:rFonts w:cstheme="minorBidi"/>
              <w:b w:val="0"/>
              <w:bCs w:val="0"/>
              <w:caps w:val="0"/>
              <w:noProof/>
              <w:sz w:val="22"/>
              <w:szCs w:val="22"/>
            </w:rPr>
          </w:pPr>
          <w:hyperlink w:anchor="_Toc490328740" w:history="1">
            <w:r w:rsidRPr="00CF7A18">
              <w:rPr>
                <w:rStyle w:val="Lienhypertexte"/>
                <w:noProof/>
              </w:rPr>
              <w:t>TABLE OF CONTENT</w:t>
            </w:r>
            <w:r>
              <w:rPr>
                <w:noProof/>
                <w:webHidden/>
              </w:rPr>
              <w:tab/>
            </w:r>
            <w:r>
              <w:rPr>
                <w:noProof/>
                <w:webHidden/>
              </w:rPr>
              <w:fldChar w:fldCharType="begin"/>
            </w:r>
            <w:r>
              <w:rPr>
                <w:noProof/>
                <w:webHidden/>
              </w:rPr>
              <w:instrText xml:space="preserve"> PAGEREF _Toc490328740 \h </w:instrText>
            </w:r>
            <w:r>
              <w:rPr>
                <w:noProof/>
                <w:webHidden/>
              </w:rPr>
            </w:r>
            <w:r>
              <w:rPr>
                <w:noProof/>
                <w:webHidden/>
              </w:rPr>
              <w:fldChar w:fldCharType="separate"/>
            </w:r>
            <w:r>
              <w:rPr>
                <w:noProof/>
                <w:webHidden/>
              </w:rPr>
              <w:t>8</w:t>
            </w:r>
            <w:r>
              <w:rPr>
                <w:noProof/>
                <w:webHidden/>
              </w:rPr>
              <w:fldChar w:fldCharType="end"/>
            </w:r>
          </w:hyperlink>
        </w:p>
        <w:p w14:paraId="494F015B" w14:textId="77777777" w:rsidR="00FE4E29" w:rsidRDefault="00FE4E29">
          <w:pPr>
            <w:pStyle w:val="TM1"/>
            <w:rPr>
              <w:rFonts w:cstheme="minorBidi"/>
              <w:b w:val="0"/>
              <w:bCs w:val="0"/>
              <w:caps w:val="0"/>
              <w:noProof/>
              <w:sz w:val="22"/>
              <w:szCs w:val="22"/>
            </w:rPr>
          </w:pPr>
          <w:hyperlink w:anchor="_Toc490328741" w:history="1">
            <w:r w:rsidRPr="00CF7A18">
              <w:rPr>
                <w:rStyle w:val="Lienhypertexte"/>
                <w:noProof/>
              </w:rPr>
              <w:t>LIST OF PUBLICATIONS</w:t>
            </w:r>
            <w:r>
              <w:rPr>
                <w:noProof/>
                <w:webHidden/>
              </w:rPr>
              <w:tab/>
            </w:r>
            <w:r>
              <w:rPr>
                <w:noProof/>
                <w:webHidden/>
              </w:rPr>
              <w:fldChar w:fldCharType="begin"/>
            </w:r>
            <w:r>
              <w:rPr>
                <w:noProof/>
                <w:webHidden/>
              </w:rPr>
              <w:instrText xml:space="preserve"> PAGEREF _Toc490328741 \h </w:instrText>
            </w:r>
            <w:r>
              <w:rPr>
                <w:noProof/>
                <w:webHidden/>
              </w:rPr>
            </w:r>
            <w:r>
              <w:rPr>
                <w:noProof/>
                <w:webHidden/>
              </w:rPr>
              <w:fldChar w:fldCharType="separate"/>
            </w:r>
            <w:r>
              <w:rPr>
                <w:noProof/>
                <w:webHidden/>
              </w:rPr>
              <w:t>10</w:t>
            </w:r>
            <w:r>
              <w:rPr>
                <w:noProof/>
                <w:webHidden/>
              </w:rPr>
              <w:fldChar w:fldCharType="end"/>
            </w:r>
          </w:hyperlink>
        </w:p>
        <w:p w14:paraId="76F3D387" w14:textId="77777777" w:rsidR="00FE4E29" w:rsidRDefault="00FE4E29">
          <w:pPr>
            <w:pStyle w:val="TM1"/>
            <w:rPr>
              <w:rFonts w:cstheme="minorBidi"/>
              <w:b w:val="0"/>
              <w:bCs w:val="0"/>
              <w:caps w:val="0"/>
              <w:noProof/>
              <w:sz w:val="22"/>
              <w:szCs w:val="22"/>
            </w:rPr>
          </w:pPr>
          <w:hyperlink w:anchor="_Toc490328742" w:history="1">
            <w:r w:rsidRPr="00CF7A18">
              <w:rPr>
                <w:rStyle w:val="Lienhypertexte"/>
                <w:noProof/>
              </w:rPr>
              <w:t>LIST OF ACRONYMS</w:t>
            </w:r>
            <w:r>
              <w:rPr>
                <w:noProof/>
                <w:webHidden/>
              </w:rPr>
              <w:tab/>
            </w:r>
            <w:r>
              <w:rPr>
                <w:noProof/>
                <w:webHidden/>
              </w:rPr>
              <w:fldChar w:fldCharType="begin"/>
            </w:r>
            <w:r>
              <w:rPr>
                <w:noProof/>
                <w:webHidden/>
              </w:rPr>
              <w:instrText xml:space="preserve"> PAGEREF _Toc490328742 \h </w:instrText>
            </w:r>
            <w:r>
              <w:rPr>
                <w:noProof/>
                <w:webHidden/>
              </w:rPr>
            </w:r>
            <w:r>
              <w:rPr>
                <w:noProof/>
                <w:webHidden/>
              </w:rPr>
              <w:fldChar w:fldCharType="separate"/>
            </w:r>
            <w:r>
              <w:rPr>
                <w:noProof/>
                <w:webHidden/>
              </w:rPr>
              <w:t>11</w:t>
            </w:r>
            <w:r>
              <w:rPr>
                <w:noProof/>
                <w:webHidden/>
              </w:rPr>
              <w:fldChar w:fldCharType="end"/>
            </w:r>
          </w:hyperlink>
        </w:p>
        <w:p w14:paraId="0306C939" w14:textId="77777777" w:rsidR="00FE4E29" w:rsidRDefault="00FE4E29">
          <w:pPr>
            <w:pStyle w:val="TM1"/>
            <w:rPr>
              <w:rFonts w:cstheme="minorBidi"/>
              <w:b w:val="0"/>
              <w:bCs w:val="0"/>
              <w:caps w:val="0"/>
              <w:noProof/>
              <w:sz w:val="22"/>
              <w:szCs w:val="22"/>
            </w:rPr>
          </w:pPr>
          <w:hyperlink w:anchor="_Toc490328743" w:history="1">
            <w:r w:rsidRPr="00CF7A18">
              <w:rPr>
                <w:rStyle w:val="Lienhypertexte"/>
                <w:noProof/>
              </w:rPr>
              <w:t>FIGURES AND TABLES</w:t>
            </w:r>
            <w:r>
              <w:rPr>
                <w:noProof/>
                <w:webHidden/>
              </w:rPr>
              <w:tab/>
            </w:r>
            <w:r>
              <w:rPr>
                <w:noProof/>
                <w:webHidden/>
              </w:rPr>
              <w:fldChar w:fldCharType="begin"/>
            </w:r>
            <w:r>
              <w:rPr>
                <w:noProof/>
                <w:webHidden/>
              </w:rPr>
              <w:instrText xml:space="preserve"> PAGEREF _Toc490328743 \h </w:instrText>
            </w:r>
            <w:r>
              <w:rPr>
                <w:noProof/>
                <w:webHidden/>
              </w:rPr>
            </w:r>
            <w:r>
              <w:rPr>
                <w:noProof/>
                <w:webHidden/>
              </w:rPr>
              <w:fldChar w:fldCharType="separate"/>
            </w:r>
            <w:r>
              <w:rPr>
                <w:noProof/>
                <w:webHidden/>
              </w:rPr>
              <w:t>12</w:t>
            </w:r>
            <w:r>
              <w:rPr>
                <w:noProof/>
                <w:webHidden/>
              </w:rPr>
              <w:fldChar w:fldCharType="end"/>
            </w:r>
          </w:hyperlink>
        </w:p>
        <w:p w14:paraId="366247D4" w14:textId="77777777" w:rsidR="00FE4E29" w:rsidRDefault="00FE4E29">
          <w:pPr>
            <w:pStyle w:val="TM1"/>
            <w:rPr>
              <w:rFonts w:cstheme="minorBidi"/>
              <w:b w:val="0"/>
              <w:bCs w:val="0"/>
              <w:caps w:val="0"/>
              <w:noProof/>
              <w:sz w:val="22"/>
              <w:szCs w:val="22"/>
            </w:rPr>
          </w:pPr>
          <w:hyperlink w:anchor="_Toc490328744" w:history="1">
            <w:r w:rsidRPr="00CF7A18">
              <w:rPr>
                <w:rStyle w:val="Lienhypertexte"/>
                <w:noProof/>
                <w:lang w:val="fr-FR"/>
              </w:rPr>
              <w:t>ACKNOWLEDGMENTS</w:t>
            </w:r>
            <w:r>
              <w:rPr>
                <w:noProof/>
                <w:webHidden/>
              </w:rPr>
              <w:tab/>
            </w:r>
            <w:r>
              <w:rPr>
                <w:noProof/>
                <w:webHidden/>
              </w:rPr>
              <w:fldChar w:fldCharType="begin"/>
            </w:r>
            <w:r>
              <w:rPr>
                <w:noProof/>
                <w:webHidden/>
              </w:rPr>
              <w:instrText xml:space="preserve"> PAGEREF _Toc490328744 \h </w:instrText>
            </w:r>
            <w:r>
              <w:rPr>
                <w:noProof/>
                <w:webHidden/>
              </w:rPr>
            </w:r>
            <w:r>
              <w:rPr>
                <w:noProof/>
                <w:webHidden/>
              </w:rPr>
              <w:fldChar w:fldCharType="separate"/>
            </w:r>
            <w:r>
              <w:rPr>
                <w:noProof/>
                <w:webHidden/>
              </w:rPr>
              <w:t>13</w:t>
            </w:r>
            <w:r>
              <w:rPr>
                <w:noProof/>
                <w:webHidden/>
              </w:rPr>
              <w:fldChar w:fldCharType="end"/>
            </w:r>
          </w:hyperlink>
        </w:p>
        <w:p w14:paraId="736A6BBA" w14:textId="77777777" w:rsidR="00FE4E29" w:rsidRDefault="00FE4E29">
          <w:pPr>
            <w:pStyle w:val="TM1"/>
            <w:rPr>
              <w:rFonts w:cstheme="minorBidi"/>
              <w:b w:val="0"/>
              <w:bCs w:val="0"/>
              <w:caps w:val="0"/>
              <w:noProof/>
              <w:sz w:val="22"/>
              <w:szCs w:val="22"/>
            </w:rPr>
          </w:pPr>
          <w:hyperlink w:anchor="_Toc490328745" w:history="1">
            <w:r w:rsidRPr="00CF7A18">
              <w:rPr>
                <w:rStyle w:val="Lienhypertexte"/>
                <w:noProof/>
                <w:lang w:val="fr-FR"/>
              </w:rPr>
              <w:t>GENERAL INTRODUCTION</w:t>
            </w:r>
            <w:r>
              <w:rPr>
                <w:noProof/>
                <w:webHidden/>
              </w:rPr>
              <w:tab/>
            </w:r>
            <w:r>
              <w:rPr>
                <w:noProof/>
                <w:webHidden/>
              </w:rPr>
              <w:fldChar w:fldCharType="begin"/>
            </w:r>
            <w:r>
              <w:rPr>
                <w:noProof/>
                <w:webHidden/>
              </w:rPr>
              <w:instrText xml:space="preserve"> PAGEREF _Toc490328745 \h </w:instrText>
            </w:r>
            <w:r>
              <w:rPr>
                <w:noProof/>
                <w:webHidden/>
              </w:rPr>
            </w:r>
            <w:r>
              <w:rPr>
                <w:noProof/>
                <w:webHidden/>
              </w:rPr>
              <w:fldChar w:fldCharType="separate"/>
            </w:r>
            <w:r>
              <w:rPr>
                <w:noProof/>
                <w:webHidden/>
              </w:rPr>
              <w:t>14</w:t>
            </w:r>
            <w:r>
              <w:rPr>
                <w:noProof/>
                <w:webHidden/>
              </w:rPr>
              <w:fldChar w:fldCharType="end"/>
            </w:r>
          </w:hyperlink>
        </w:p>
        <w:p w14:paraId="54B3BC00" w14:textId="77777777" w:rsidR="00FE4E29" w:rsidRDefault="00FE4E29">
          <w:pPr>
            <w:pStyle w:val="TM2"/>
            <w:tabs>
              <w:tab w:val="left" w:pos="720"/>
              <w:tab w:val="right" w:leader="dot" w:pos="9063"/>
            </w:tabs>
            <w:rPr>
              <w:rFonts w:cstheme="minorBidi"/>
              <w:smallCaps w:val="0"/>
              <w:noProof/>
              <w:sz w:val="22"/>
              <w:szCs w:val="22"/>
            </w:rPr>
          </w:pPr>
          <w:hyperlink w:anchor="_Toc490328746" w:history="1">
            <w:r w:rsidRPr="00CF7A18">
              <w:rPr>
                <w:rStyle w:val="Lienhypertexte"/>
                <w:noProof/>
              </w:rPr>
              <w:t>I.</w:t>
            </w:r>
            <w:r>
              <w:rPr>
                <w:rFonts w:cstheme="minorBidi"/>
                <w:smallCaps w:val="0"/>
                <w:noProof/>
                <w:sz w:val="22"/>
                <w:szCs w:val="22"/>
              </w:rPr>
              <w:tab/>
            </w:r>
            <w:r w:rsidRPr="00CF7A18">
              <w:rPr>
                <w:rStyle w:val="Lienhypertexte"/>
                <w:noProof/>
              </w:rPr>
              <w:t>The science of sleep and dreams</w:t>
            </w:r>
            <w:r>
              <w:rPr>
                <w:noProof/>
                <w:webHidden/>
              </w:rPr>
              <w:tab/>
            </w:r>
            <w:r>
              <w:rPr>
                <w:noProof/>
                <w:webHidden/>
              </w:rPr>
              <w:fldChar w:fldCharType="begin"/>
            </w:r>
            <w:r>
              <w:rPr>
                <w:noProof/>
                <w:webHidden/>
              </w:rPr>
              <w:instrText xml:space="preserve"> PAGEREF _Toc490328746 \h </w:instrText>
            </w:r>
            <w:r>
              <w:rPr>
                <w:noProof/>
                <w:webHidden/>
              </w:rPr>
            </w:r>
            <w:r>
              <w:rPr>
                <w:noProof/>
                <w:webHidden/>
              </w:rPr>
              <w:fldChar w:fldCharType="separate"/>
            </w:r>
            <w:r>
              <w:rPr>
                <w:noProof/>
                <w:webHidden/>
              </w:rPr>
              <w:t>18</w:t>
            </w:r>
            <w:r>
              <w:rPr>
                <w:noProof/>
                <w:webHidden/>
              </w:rPr>
              <w:fldChar w:fldCharType="end"/>
            </w:r>
          </w:hyperlink>
        </w:p>
        <w:p w14:paraId="0E40288A" w14:textId="77777777" w:rsidR="00FE4E29" w:rsidRDefault="00FE4E29">
          <w:pPr>
            <w:pStyle w:val="TM3"/>
            <w:tabs>
              <w:tab w:val="left" w:pos="1200"/>
              <w:tab w:val="right" w:leader="dot" w:pos="9063"/>
            </w:tabs>
            <w:rPr>
              <w:rFonts w:cstheme="minorBidi"/>
              <w:i w:val="0"/>
              <w:iCs w:val="0"/>
              <w:noProof/>
              <w:sz w:val="22"/>
              <w:szCs w:val="22"/>
            </w:rPr>
          </w:pPr>
          <w:hyperlink w:anchor="_Toc490328747" w:history="1">
            <w:r w:rsidRPr="00CF7A18">
              <w:rPr>
                <w:rStyle w:val="Lienhypertexte"/>
                <w:noProof/>
              </w:rPr>
              <w:t>I. 1.</w:t>
            </w:r>
            <w:r>
              <w:rPr>
                <w:rFonts w:cstheme="minorBidi"/>
                <w:i w:val="0"/>
                <w:iCs w:val="0"/>
                <w:noProof/>
                <w:sz w:val="22"/>
                <w:szCs w:val="22"/>
              </w:rPr>
              <w:tab/>
            </w:r>
            <w:r w:rsidRPr="00CF7A18">
              <w:rPr>
                <w:rStyle w:val="Lienhypertexte"/>
                <w:noProof/>
              </w:rPr>
              <w:t>Dreams</w:t>
            </w:r>
            <w:r>
              <w:rPr>
                <w:noProof/>
                <w:webHidden/>
              </w:rPr>
              <w:tab/>
            </w:r>
            <w:r>
              <w:rPr>
                <w:noProof/>
                <w:webHidden/>
              </w:rPr>
              <w:fldChar w:fldCharType="begin"/>
            </w:r>
            <w:r>
              <w:rPr>
                <w:noProof/>
                <w:webHidden/>
              </w:rPr>
              <w:instrText xml:space="preserve"> PAGEREF _Toc490328747 \h </w:instrText>
            </w:r>
            <w:r>
              <w:rPr>
                <w:noProof/>
                <w:webHidden/>
              </w:rPr>
            </w:r>
            <w:r>
              <w:rPr>
                <w:noProof/>
                <w:webHidden/>
              </w:rPr>
              <w:fldChar w:fldCharType="separate"/>
            </w:r>
            <w:r>
              <w:rPr>
                <w:noProof/>
                <w:webHidden/>
              </w:rPr>
              <w:t>18</w:t>
            </w:r>
            <w:r>
              <w:rPr>
                <w:noProof/>
                <w:webHidden/>
              </w:rPr>
              <w:fldChar w:fldCharType="end"/>
            </w:r>
          </w:hyperlink>
        </w:p>
        <w:p w14:paraId="4E5FF61F" w14:textId="77777777" w:rsidR="00FE4E29" w:rsidRDefault="00FE4E29">
          <w:pPr>
            <w:pStyle w:val="TM4"/>
            <w:tabs>
              <w:tab w:val="left" w:pos="1440"/>
              <w:tab w:val="right" w:leader="dot" w:pos="9063"/>
            </w:tabs>
            <w:rPr>
              <w:rFonts w:cstheme="minorBidi"/>
              <w:noProof/>
              <w:sz w:val="22"/>
              <w:szCs w:val="22"/>
            </w:rPr>
          </w:pPr>
          <w:hyperlink w:anchor="_Toc490328748" w:history="1">
            <w:r w:rsidRPr="00CF7A18">
              <w:rPr>
                <w:rStyle w:val="Lienhypertexte"/>
                <w:noProof/>
              </w:rPr>
              <w:t>I. 1. A.</w:t>
            </w:r>
            <w:r>
              <w:rPr>
                <w:rFonts w:cstheme="minorBidi"/>
                <w:noProof/>
                <w:sz w:val="22"/>
                <w:szCs w:val="22"/>
              </w:rPr>
              <w:tab/>
            </w:r>
            <w:r w:rsidRPr="00CF7A18">
              <w:rPr>
                <w:rStyle w:val="Lienhypertexte"/>
                <w:noProof/>
              </w:rPr>
              <w:t>Modern definition</w:t>
            </w:r>
            <w:r>
              <w:rPr>
                <w:noProof/>
                <w:webHidden/>
              </w:rPr>
              <w:tab/>
            </w:r>
            <w:r>
              <w:rPr>
                <w:noProof/>
                <w:webHidden/>
              </w:rPr>
              <w:fldChar w:fldCharType="begin"/>
            </w:r>
            <w:r>
              <w:rPr>
                <w:noProof/>
                <w:webHidden/>
              </w:rPr>
              <w:instrText xml:space="preserve"> PAGEREF _Toc490328748 \h </w:instrText>
            </w:r>
            <w:r>
              <w:rPr>
                <w:noProof/>
                <w:webHidden/>
              </w:rPr>
            </w:r>
            <w:r>
              <w:rPr>
                <w:noProof/>
                <w:webHidden/>
              </w:rPr>
              <w:fldChar w:fldCharType="separate"/>
            </w:r>
            <w:r>
              <w:rPr>
                <w:noProof/>
                <w:webHidden/>
              </w:rPr>
              <w:t>18</w:t>
            </w:r>
            <w:r>
              <w:rPr>
                <w:noProof/>
                <w:webHidden/>
              </w:rPr>
              <w:fldChar w:fldCharType="end"/>
            </w:r>
          </w:hyperlink>
        </w:p>
        <w:p w14:paraId="5271E1BF" w14:textId="77777777" w:rsidR="00FE4E29" w:rsidRDefault="00FE4E29">
          <w:pPr>
            <w:pStyle w:val="TM4"/>
            <w:tabs>
              <w:tab w:val="left" w:pos="1440"/>
              <w:tab w:val="right" w:leader="dot" w:pos="9063"/>
            </w:tabs>
            <w:rPr>
              <w:rFonts w:cstheme="minorBidi"/>
              <w:noProof/>
              <w:sz w:val="22"/>
              <w:szCs w:val="22"/>
            </w:rPr>
          </w:pPr>
          <w:hyperlink w:anchor="_Toc490328749" w:history="1">
            <w:r w:rsidRPr="00CF7A18">
              <w:rPr>
                <w:rStyle w:val="Lienhypertexte"/>
                <w:noProof/>
              </w:rPr>
              <w:t>I. 1. B.</w:t>
            </w:r>
            <w:r>
              <w:rPr>
                <w:rFonts w:cstheme="minorBidi"/>
                <w:noProof/>
                <w:sz w:val="22"/>
                <w:szCs w:val="22"/>
              </w:rPr>
              <w:tab/>
            </w:r>
            <w:r w:rsidRPr="00CF7A18">
              <w:rPr>
                <w:rStyle w:val="Lienhypertexte"/>
                <w:noProof/>
              </w:rPr>
              <w:t>Scientific conceptualization</w:t>
            </w:r>
            <w:r>
              <w:rPr>
                <w:noProof/>
                <w:webHidden/>
              </w:rPr>
              <w:tab/>
            </w:r>
            <w:r>
              <w:rPr>
                <w:noProof/>
                <w:webHidden/>
              </w:rPr>
              <w:fldChar w:fldCharType="begin"/>
            </w:r>
            <w:r>
              <w:rPr>
                <w:noProof/>
                <w:webHidden/>
              </w:rPr>
              <w:instrText xml:space="preserve"> PAGEREF _Toc490328749 \h </w:instrText>
            </w:r>
            <w:r>
              <w:rPr>
                <w:noProof/>
                <w:webHidden/>
              </w:rPr>
            </w:r>
            <w:r>
              <w:rPr>
                <w:noProof/>
                <w:webHidden/>
              </w:rPr>
              <w:fldChar w:fldCharType="separate"/>
            </w:r>
            <w:r>
              <w:rPr>
                <w:noProof/>
                <w:webHidden/>
              </w:rPr>
              <w:t>18</w:t>
            </w:r>
            <w:r>
              <w:rPr>
                <w:noProof/>
                <w:webHidden/>
              </w:rPr>
              <w:fldChar w:fldCharType="end"/>
            </w:r>
          </w:hyperlink>
        </w:p>
        <w:p w14:paraId="75EE3819" w14:textId="77777777" w:rsidR="00FE4E29" w:rsidRDefault="00FE4E29">
          <w:pPr>
            <w:pStyle w:val="TM3"/>
            <w:tabs>
              <w:tab w:val="left" w:pos="1200"/>
              <w:tab w:val="right" w:leader="dot" w:pos="9063"/>
            </w:tabs>
            <w:rPr>
              <w:rFonts w:cstheme="minorBidi"/>
              <w:i w:val="0"/>
              <w:iCs w:val="0"/>
              <w:noProof/>
              <w:sz w:val="22"/>
              <w:szCs w:val="22"/>
            </w:rPr>
          </w:pPr>
          <w:hyperlink w:anchor="_Toc490328750" w:history="1">
            <w:r w:rsidRPr="00CF7A18">
              <w:rPr>
                <w:rStyle w:val="Lienhypertexte"/>
                <w:noProof/>
              </w:rPr>
              <w:t>I. 2.</w:t>
            </w:r>
            <w:r>
              <w:rPr>
                <w:rFonts w:cstheme="minorBidi"/>
                <w:i w:val="0"/>
                <w:iCs w:val="0"/>
                <w:noProof/>
                <w:sz w:val="22"/>
                <w:szCs w:val="22"/>
              </w:rPr>
              <w:tab/>
            </w:r>
            <w:r w:rsidRPr="00CF7A18">
              <w:rPr>
                <w:rStyle w:val="Lienhypertexte"/>
                <w:noProof/>
              </w:rPr>
              <w:t>Sleep</w:t>
            </w:r>
            <w:r>
              <w:rPr>
                <w:noProof/>
                <w:webHidden/>
              </w:rPr>
              <w:tab/>
            </w:r>
            <w:r>
              <w:rPr>
                <w:noProof/>
                <w:webHidden/>
              </w:rPr>
              <w:fldChar w:fldCharType="begin"/>
            </w:r>
            <w:r>
              <w:rPr>
                <w:noProof/>
                <w:webHidden/>
              </w:rPr>
              <w:instrText xml:space="preserve"> PAGEREF _Toc490328750 \h </w:instrText>
            </w:r>
            <w:r>
              <w:rPr>
                <w:noProof/>
                <w:webHidden/>
              </w:rPr>
            </w:r>
            <w:r>
              <w:rPr>
                <w:noProof/>
                <w:webHidden/>
              </w:rPr>
              <w:fldChar w:fldCharType="separate"/>
            </w:r>
            <w:r>
              <w:rPr>
                <w:noProof/>
                <w:webHidden/>
              </w:rPr>
              <w:t>19</w:t>
            </w:r>
            <w:r>
              <w:rPr>
                <w:noProof/>
                <w:webHidden/>
              </w:rPr>
              <w:fldChar w:fldCharType="end"/>
            </w:r>
          </w:hyperlink>
        </w:p>
        <w:p w14:paraId="4EEAFD82" w14:textId="77777777" w:rsidR="00FE4E29" w:rsidRDefault="00FE4E29">
          <w:pPr>
            <w:pStyle w:val="TM4"/>
            <w:tabs>
              <w:tab w:val="left" w:pos="1440"/>
              <w:tab w:val="right" w:leader="dot" w:pos="9063"/>
            </w:tabs>
            <w:rPr>
              <w:rFonts w:cstheme="minorBidi"/>
              <w:noProof/>
              <w:sz w:val="22"/>
              <w:szCs w:val="22"/>
            </w:rPr>
          </w:pPr>
          <w:hyperlink w:anchor="_Toc490328751" w:history="1">
            <w:r w:rsidRPr="00CF7A18">
              <w:rPr>
                <w:rStyle w:val="Lienhypertexte"/>
                <w:noProof/>
              </w:rPr>
              <w:t>I. 2. A.</w:t>
            </w:r>
            <w:r>
              <w:rPr>
                <w:rFonts w:cstheme="minorBidi"/>
                <w:noProof/>
                <w:sz w:val="22"/>
                <w:szCs w:val="22"/>
              </w:rPr>
              <w:tab/>
            </w:r>
            <w:r w:rsidRPr="00CF7A18">
              <w:rPr>
                <w:rStyle w:val="Lienhypertexte"/>
                <w:noProof/>
              </w:rPr>
              <w:t>Definition</w:t>
            </w:r>
            <w:r>
              <w:rPr>
                <w:noProof/>
                <w:webHidden/>
              </w:rPr>
              <w:tab/>
            </w:r>
            <w:r>
              <w:rPr>
                <w:noProof/>
                <w:webHidden/>
              </w:rPr>
              <w:fldChar w:fldCharType="begin"/>
            </w:r>
            <w:r>
              <w:rPr>
                <w:noProof/>
                <w:webHidden/>
              </w:rPr>
              <w:instrText xml:space="preserve"> PAGEREF _Toc490328751 \h </w:instrText>
            </w:r>
            <w:r>
              <w:rPr>
                <w:noProof/>
                <w:webHidden/>
              </w:rPr>
            </w:r>
            <w:r>
              <w:rPr>
                <w:noProof/>
                <w:webHidden/>
              </w:rPr>
              <w:fldChar w:fldCharType="separate"/>
            </w:r>
            <w:r>
              <w:rPr>
                <w:noProof/>
                <w:webHidden/>
              </w:rPr>
              <w:t>19</w:t>
            </w:r>
            <w:r>
              <w:rPr>
                <w:noProof/>
                <w:webHidden/>
              </w:rPr>
              <w:fldChar w:fldCharType="end"/>
            </w:r>
          </w:hyperlink>
        </w:p>
        <w:p w14:paraId="280C49C2" w14:textId="77777777" w:rsidR="00FE4E29" w:rsidRDefault="00FE4E29">
          <w:pPr>
            <w:pStyle w:val="TM4"/>
            <w:tabs>
              <w:tab w:val="left" w:pos="1440"/>
              <w:tab w:val="right" w:leader="dot" w:pos="9063"/>
            </w:tabs>
            <w:rPr>
              <w:rFonts w:cstheme="minorBidi"/>
              <w:noProof/>
              <w:sz w:val="22"/>
              <w:szCs w:val="22"/>
            </w:rPr>
          </w:pPr>
          <w:hyperlink w:anchor="_Toc490328752" w:history="1">
            <w:r w:rsidRPr="00CF7A18">
              <w:rPr>
                <w:rStyle w:val="Lienhypertexte"/>
                <w:noProof/>
              </w:rPr>
              <w:t>I. 2. B.</w:t>
            </w:r>
            <w:r>
              <w:rPr>
                <w:rFonts w:cstheme="minorBidi"/>
                <w:noProof/>
                <w:sz w:val="22"/>
                <w:szCs w:val="22"/>
              </w:rPr>
              <w:tab/>
            </w:r>
            <w:r w:rsidRPr="00CF7A18">
              <w:rPr>
                <w:rStyle w:val="Lienhypertexte"/>
                <w:noProof/>
              </w:rPr>
              <w:t>Polysomnographic recordings</w:t>
            </w:r>
            <w:r>
              <w:rPr>
                <w:noProof/>
                <w:webHidden/>
              </w:rPr>
              <w:tab/>
            </w:r>
            <w:r>
              <w:rPr>
                <w:noProof/>
                <w:webHidden/>
              </w:rPr>
              <w:fldChar w:fldCharType="begin"/>
            </w:r>
            <w:r>
              <w:rPr>
                <w:noProof/>
                <w:webHidden/>
              </w:rPr>
              <w:instrText xml:space="preserve"> PAGEREF _Toc490328752 \h </w:instrText>
            </w:r>
            <w:r>
              <w:rPr>
                <w:noProof/>
                <w:webHidden/>
              </w:rPr>
            </w:r>
            <w:r>
              <w:rPr>
                <w:noProof/>
                <w:webHidden/>
              </w:rPr>
              <w:fldChar w:fldCharType="separate"/>
            </w:r>
            <w:r>
              <w:rPr>
                <w:noProof/>
                <w:webHidden/>
              </w:rPr>
              <w:t>20</w:t>
            </w:r>
            <w:r>
              <w:rPr>
                <w:noProof/>
                <w:webHidden/>
              </w:rPr>
              <w:fldChar w:fldCharType="end"/>
            </w:r>
          </w:hyperlink>
        </w:p>
        <w:p w14:paraId="7A764FAB" w14:textId="77777777" w:rsidR="00FE4E29" w:rsidRDefault="00FE4E29">
          <w:pPr>
            <w:pStyle w:val="TM4"/>
            <w:tabs>
              <w:tab w:val="left" w:pos="1440"/>
              <w:tab w:val="right" w:leader="dot" w:pos="9063"/>
            </w:tabs>
            <w:rPr>
              <w:rFonts w:cstheme="minorBidi"/>
              <w:noProof/>
              <w:sz w:val="22"/>
              <w:szCs w:val="22"/>
            </w:rPr>
          </w:pPr>
          <w:hyperlink w:anchor="_Toc490328753" w:history="1">
            <w:r w:rsidRPr="00CF7A18">
              <w:rPr>
                <w:rStyle w:val="Lienhypertexte"/>
                <w:noProof/>
              </w:rPr>
              <w:t>I. 2. C.</w:t>
            </w:r>
            <w:r>
              <w:rPr>
                <w:rFonts w:cstheme="minorBidi"/>
                <w:noProof/>
                <w:sz w:val="22"/>
                <w:szCs w:val="22"/>
              </w:rPr>
              <w:tab/>
            </w:r>
            <w:r w:rsidRPr="00CF7A18">
              <w:rPr>
                <w:rStyle w:val="Lienhypertexte"/>
                <w:noProof/>
              </w:rPr>
              <w:t>Sleep stages</w:t>
            </w:r>
            <w:r>
              <w:rPr>
                <w:noProof/>
                <w:webHidden/>
              </w:rPr>
              <w:tab/>
            </w:r>
            <w:r>
              <w:rPr>
                <w:noProof/>
                <w:webHidden/>
              </w:rPr>
              <w:fldChar w:fldCharType="begin"/>
            </w:r>
            <w:r>
              <w:rPr>
                <w:noProof/>
                <w:webHidden/>
              </w:rPr>
              <w:instrText xml:space="preserve"> PAGEREF _Toc490328753 \h </w:instrText>
            </w:r>
            <w:r>
              <w:rPr>
                <w:noProof/>
                <w:webHidden/>
              </w:rPr>
            </w:r>
            <w:r>
              <w:rPr>
                <w:noProof/>
                <w:webHidden/>
              </w:rPr>
              <w:fldChar w:fldCharType="separate"/>
            </w:r>
            <w:r>
              <w:rPr>
                <w:noProof/>
                <w:webHidden/>
              </w:rPr>
              <w:t>20</w:t>
            </w:r>
            <w:r>
              <w:rPr>
                <w:noProof/>
                <w:webHidden/>
              </w:rPr>
              <w:fldChar w:fldCharType="end"/>
            </w:r>
          </w:hyperlink>
        </w:p>
        <w:p w14:paraId="27DB5C2B" w14:textId="77777777" w:rsidR="00FE4E29" w:rsidRDefault="00FE4E29">
          <w:pPr>
            <w:pStyle w:val="TM4"/>
            <w:tabs>
              <w:tab w:val="left" w:pos="1440"/>
              <w:tab w:val="right" w:leader="dot" w:pos="9063"/>
            </w:tabs>
            <w:rPr>
              <w:rFonts w:cstheme="minorBidi"/>
              <w:noProof/>
              <w:sz w:val="22"/>
              <w:szCs w:val="22"/>
            </w:rPr>
          </w:pPr>
          <w:hyperlink w:anchor="_Toc490328754" w:history="1">
            <w:r w:rsidRPr="00CF7A18">
              <w:rPr>
                <w:rStyle w:val="Lienhypertexte"/>
                <w:noProof/>
              </w:rPr>
              <w:t>I. 2. D.</w:t>
            </w:r>
            <w:r>
              <w:rPr>
                <w:rFonts w:cstheme="minorBidi"/>
                <w:noProof/>
                <w:sz w:val="22"/>
                <w:szCs w:val="22"/>
              </w:rPr>
              <w:tab/>
            </w:r>
            <w:r w:rsidRPr="00CF7A18">
              <w:rPr>
                <w:rStyle w:val="Lienhypertexte"/>
                <w:noProof/>
              </w:rPr>
              <w:t>Sleep architecture</w:t>
            </w:r>
            <w:r>
              <w:rPr>
                <w:noProof/>
                <w:webHidden/>
              </w:rPr>
              <w:tab/>
            </w:r>
            <w:r>
              <w:rPr>
                <w:noProof/>
                <w:webHidden/>
              </w:rPr>
              <w:fldChar w:fldCharType="begin"/>
            </w:r>
            <w:r>
              <w:rPr>
                <w:noProof/>
                <w:webHidden/>
              </w:rPr>
              <w:instrText xml:space="preserve"> PAGEREF _Toc490328754 \h </w:instrText>
            </w:r>
            <w:r>
              <w:rPr>
                <w:noProof/>
                <w:webHidden/>
              </w:rPr>
            </w:r>
            <w:r>
              <w:rPr>
                <w:noProof/>
                <w:webHidden/>
              </w:rPr>
              <w:fldChar w:fldCharType="separate"/>
            </w:r>
            <w:r>
              <w:rPr>
                <w:noProof/>
                <w:webHidden/>
              </w:rPr>
              <w:t>22</w:t>
            </w:r>
            <w:r>
              <w:rPr>
                <w:noProof/>
                <w:webHidden/>
              </w:rPr>
              <w:fldChar w:fldCharType="end"/>
            </w:r>
          </w:hyperlink>
        </w:p>
        <w:p w14:paraId="256B99A4" w14:textId="77777777" w:rsidR="00FE4E29" w:rsidRDefault="00FE4E29">
          <w:pPr>
            <w:pStyle w:val="TM3"/>
            <w:tabs>
              <w:tab w:val="left" w:pos="1200"/>
              <w:tab w:val="right" w:leader="dot" w:pos="9063"/>
            </w:tabs>
            <w:rPr>
              <w:rFonts w:cstheme="minorBidi"/>
              <w:i w:val="0"/>
              <w:iCs w:val="0"/>
              <w:noProof/>
              <w:sz w:val="22"/>
              <w:szCs w:val="22"/>
            </w:rPr>
          </w:pPr>
          <w:hyperlink w:anchor="_Toc490328755" w:history="1">
            <w:r w:rsidRPr="00CF7A18">
              <w:rPr>
                <w:rStyle w:val="Lienhypertexte"/>
                <w:noProof/>
              </w:rPr>
              <w:t>I. 3.</w:t>
            </w:r>
            <w:r>
              <w:rPr>
                <w:rFonts w:cstheme="minorBidi"/>
                <w:i w:val="0"/>
                <w:iCs w:val="0"/>
                <w:noProof/>
                <w:sz w:val="22"/>
                <w:szCs w:val="22"/>
              </w:rPr>
              <w:tab/>
            </w:r>
            <w:r w:rsidRPr="00CF7A18">
              <w:rPr>
                <w:rStyle w:val="Lienhypertexte"/>
                <w:noProof/>
              </w:rPr>
              <w:t>Link between dreaming and sleep stages</w:t>
            </w:r>
            <w:r>
              <w:rPr>
                <w:noProof/>
                <w:webHidden/>
              </w:rPr>
              <w:tab/>
            </w:r>
            <w:r>
              <w:rPr>
                <w:noProof/>
                <w:webHidden/>
              </w:rPr>
              <w:fldChar w:fldCharType="begin"/>
            </w:r>
            <w:r>
              <w:rPr>
                <w:noProof/>
                <w:webHidden/>
              </w:rPr>
              <w:instrText xml:space="preserve"> PAGEREF _Toc490328755 \h </w:instrText>
            </w:r>
            <w:r>
              <w:rPr>
                <w:noProof/>
                <w:webHidden/>
              </w:rPr>
            </w:r>
            <w:r>
              <w:rPr>
                <w:noProof/>
                <w:webHidden/>
              </w:rPr>
              <w:fldChar w:fldCharType="separate"/>
            </w:r>
            <w:r>
              <w:rPr>
                <w:noProof/>
                <w:webHidden/>
              </w:rPr>
              <w:t>23</w:t>
            </w:r>
            <w:r>
              <w:rPr>
                <w:noProof/>
                <w:webHidden/>
              </w:rPr>
              <w:fldChar w:fldCharType="end"/>
            </w:r>
          </w:hyperlink>
        </w:p>
        <w:p w14:paraId="2BF1EF03" w14:textId="77777777" w:rsidR="00FE4E29" w:rsidRDefault="00FE4E29">
          <w:pPr>
            <w:pStyle w:val="TM4"/>
            <w:tabs>
              <w:tab w:val="left" w:pos="1440"/>
              <w:tab w:val="right" w:leader="dot" w:pos="9063"/>
            </w:tabs>
            <w:rPr>
              <w:rFonts w:cstheme="minorBidi"/>
              <w:noProof/>
              <w:sz w:val="22"/>
              <w:szCs w:val="22"/>
            </w:rPr>
          </w:pPr>
          <w:hyperlink w:anchor="_Toc490328756" w:history="1">
            <w:r w:rsidRPr="00CF7A18">
              <w:rPr>
                <w:rStyle w:val="Lienhypertexte"/>
                <w:noProof/>
              </w:rPr>
              <w:t>I. 3. A.</w:t>
            </w:r>
            <w:r>
              <w:rPr>
                <w:rFonts w:cstheme="minorBidi"/>
                <w:noProof/>
                <w:sz w:val="22"/>
                <w:szCs w:val="22"/>
              </w:rPr>
              <w:tab/>
            </w:r>
            <w:r w:rsidRPr="00CF7A18">
              <w:rPr>
                <w:rStyle w:val="Lienhypertexte"/>
                <w:noProof/>
              </w:rPr>
              <w:t>The REM sleep hypothesis of dreaming</w:t>
            </w:r>
            <w:r>
              <w:rPr>
                <w:noProof/>
                <w:webHidden/>
              </w:rPr>
              <w:tab/>
            </w:r>
            <w:r>
              <w:rPr>
                <w:noProof/>
                <w:webHidden/>
              </w:rPr>
              <w:fldChar w:fldCharType="begin"/>
            </w:r>
            <w:r>
              <w:rPr>
                <w:noProof/>
                <w:webHidden/>
              </w:rPr>
              <w:instrText xml:space="preserve"> PAGEREF _Toc490328756 \h </w:instrText>
            </w:r>
            <w:r>
              <w:rPr>
                <w:noProof/>
                <w:webHidden/>
              </w:rPr>
            </w:r>
            <w:r>
              <w:rPr>
                <w:noProof/>
                <w:webHidden/>
              </w:rPr>
              <w:fldChar w:fldCharType="separate"/>
            </w:r>
            <w:r>
              <w:rPr>
                <w:noProof/>
                <w:webHidden/>
              </w:rPr>
              <w:t>23</w:t>
            </w:r>
            <w:r>
              <w:rPr>
                <w:noProof/>
                <w:webHidden/>
              </w:rPr>
              <w:fldChar w:fldCharType="end"/>
            </w:r>
          </w:hyperlink>
        </w:p>
        <w:p w14:paraId="7B6B1609" w14:textId="77777777" w:rsidR="00FE4E29" w:rsidRDefault="00FE4E29">
          <w:pPr>
            <w:pStyle w:val="TM4"/>
            <w:tabs>
              <w:tab w:val="left" w:pos="1440"/>
              <w:tab w:val="right" w:leader="dot" w:pos="9063"/>
            </w:tabs>
            <w:rPr>
              <w:rFonts w:cstheme="minorBidi"/>
              <w:noProof/>
              <w:sz w:val="22"/>
              <w:szCs w:val="22"/>
            </w:rPr>
          </w:pPr>
          <w:hyperlink w:anchor="_Toc490328757" w:history="1">
            <w:r w:rsidRPr="00CF7A18">
              <w:rPr>
                <w:rStyle w:val="Lienhypertexte"/>
                <w:noProof/>
              </w:rPr>
              <w:t>I. 3. B.</w:t>
            </w:r>
            <w:r>
              <w:rPr>
                <w:rFonts w:cstheme="minorBidi"/>
                <w:noProof/>
                <w:sz w:val="22"/>
                <w:szCs w:val="22"/>
              </w:rPr>
              <w:tab/>
            </w:r>
            <w:r w:rsidRPr="00CF7A18">
              <w:rPr>
                <w:rStyle w:val="Lienhypertexte"/>
                <w:noProof/>
              </w:rPr>
              <w:t>The new hypothesis: a continuum of mentation during sleep?</w:t>
            </w:r>
            <w:r>
              <w:rPr>
                <w:noProof/>
                <w:webHidden/>
              </w:rPr>
              <w:tab/>
            </w:r>
            <w:r>
              <w:rPr>
                <w:noProof/>
                <w:webHidden/>
              </w:rPr>
              <w:fldChar w:fldCharType="begin"/>
            </w:r>
            <w:r>
              <w:rPr>
                <w:noProof/>
                <w:webHidden/>
              </w:rPr>
              <w:instrText xml:space="preserve"> PAGEREF _Toc490328757 \h </w:instrText>
            </w:r>
            <w:r>
              <w:rPr>
                <w:noProof/>
                <w:webHidden/>
              </w:rPr>
            </w:r>
            <w:r>
              <w:rPr>
                <w:noProof/>
                <w:webHidden/>
              </w:rPr>
              <w:fldChar w:fldCharType="separate"/>
            </w:r>
            <w:r>
              <w:rPr>
                <w:noProof/>
                <w:webHidden/>
              </w:rPr>
              <w:t>23</w:t>
            </w:r>
            <w:r>
              <w:rPr>
                <w:noProof/>
                <w:webHidden/>
              </w:rPr>
              <w:fldChar w:fldCharType="end"/>
            </w:r>
          </w:hyperlink>
        </w:p>
        <w:p w14:paraId="56395034" w14:textId="77777777" w:rsidR="00FE4E29" w:rsidRDefault="00FE4E29">
          <w:pPr>
            <w:pStyle w:val="TM3"/>
            <w:tabs>
              <w:tab w:val="left" w:pos="1200"/>
              <w:tab w:val="right" w:leader="dot" w:pos="9063"/>
            </w:tabs>
            <w:rPr>
              <w:rFonts w:cstheme="minorBidi"/>
              <w:i w:val="0"/>
              <w:iCs w:val="0"/>
              <w:noProof/>
              <w:sz w:val="22"/>
              <w:szCs w:val="22"/>
            </w:rPr>
          </w:pPr>
          <w:hyperlink w:anchor="_Toc490328758" w:history="1">
            <w:r w:rsidRPr="00CF7A18">
              <w:rPr>
                <w:rStyle w:val="Lienhypertexte"/>
                <w:noProof/>
              </w:rPr>
              <w:t>I. 4.</w:t>
            </w:r>
            <w:r>
              <w:rPr>
                <w:rFonts w:cstheme="minorBidi"/>
                <w:i w:val="0"/>
                <w:iCs w:val="0"/>
                <w:noProof/>
                <w:sz w:val="22"/>
                <w:szCs w:val="22"/>
              </w:rPr>
              <w:tab/>
            </w:r>
            <w:r w:rsidRPr="00CF7A18">
              <w:rPr>
                <w:rStyle w:val="Lienhypertexte"/>
                <w:noProof/>
              </w:rPr>
              <w:t>Neurophysiological correlates of dreaming</w:t>
            </w:r>
            <w:r>
              <w:rPr>
                <w:noProof/>
                <w:webHidden/>
              </w:rPr>
              <w:tab/>
            </w:r>
            <w:r>
              <w:rPr>
                <w:noProof/>
                <w:webHidden/>
              </w:rPr>
              <w:fldChar w:fldCharType="begin"/>
            </w:r>
            <w:r>
              <w:rPr>
                <w:noProof/>
                <w:webHidden/>
              </w:rPr>
              <w:instrText xml:space="preserve"> PAGEREF _Toc490328758 \h </w:instrText>
            </w:r>
            <w:r>
              <w:rPr>
                <w:noProof/>
                <w:webHidden/>
              </w:rPr>
            </w:r>
            <w:r>
              <w:rPr>
                <w:noProof/>
                <w:webHidden/>
              </w:rPr>
              <w:fldChar w:fldCharType="separate"/>
            </w:r>
            <w:r>
              <w:rPr>
                <w:noProof/>
                <w:webHidden/>
              </w:rPr>
              <w:t>25</w:t>
            </w:r>
            <w:r>
              <w:rPr>
                <w:noProof/>
                <w:webHidden/>
              </w:rPr>
              <w:fldChar w:fldCharType="end"/>
            </w:r>
          </w:hyperlink>
        </w:p>
        <w:p w14:paraId="6FC6BB52" w14:textId="77777777" w:rsidR="00FE4E29" w:rsidRDefault="00FE4E29">
          <w:pPr>
            <w:pStyle w:val="TM4"/>
            <w:tabs>
              <w:tab w:val="left" w:pos="1440"/>
              <w:tab w:val="right" w:leader="dot" w:pos="9063"/>
            </w:tabs>
            <w:rPr>
              <w:rFonts w:cstheme="minorBidi"/>
              <w:noProof/>
              <w:sz w:val="22"/>
              <w:szCs w:val="22"/>
            </w:rPr>
          </w:pPr>
          <w:hyperlink w:anchor="_Toc490328759" w:history="1">
            <w:r w:rsidRPr="00CF7A18">
              <w:rPr>
                <w:rStyle w:val="Lienhypertexte"/>
                <w:noProof/>
              </w:rPr>
              <w:t>I. 4. A.</w:t>
            </w:r>
            <w:r>
              <w:rPr>
                <w:rFonts w:cstheme="minorBidi"/>
                <w:noProof/>
                <w:sz w:val="22"/>
                <w:szCs w:val="22"/>
              </w:rPr>
              <w:tab/>
            </w:r>
            <w:r w:rsidRPr="00CF7A18">
              <w:rPr>
                <w:rStyle w:val="Lienhypertexte"/>
                <w:noProof/>
              </w:rPr>
              <w:t>Brain activity during REM sleep</w:t>
            </w:r>
            <w:r>
              <w:rPr>
                <w:noProof/>
                <w:webHidden/>
              </w:rPr>
              <w:tab/>
            </w:r>
            <w:r>
              <w:rPr>
                <w:noProof/>
                <w:webHidden/>
              </w:rPr>
              <w:fldChar w:fldCharType="begin"/>
            </w:r>
            <w:r>
              <w:rPr>
                <w:noProof/>
                <w:webHidden/>
              </w:rPr>
              <w:instrText xml:space="preserve"> PAGEREF _Toc490328759 \h </w:instrText>
            </w:r>
            <w:r>
              <w:rPr>
                <w:noProof/>
                <w:webHidden/>
              </w:rPr>
            </w:r>
            <w:r>
              <w:rPr>
                <w:noProof/>
                <w:webHidden/>
              </w:rPr>
              <w:fldChar w:fldCharType="separate"/>
            </w:r>
            <w:r>
              <w:rPr>
                <w:noProof/>
                <w:webHidden/>
              </w:rPr>
              <w:t>25</w:t>
            </w:r>
            <w:r>
              <w:rPr>
                <w:noProof/>
                <w:webHidden/>
              </w:rPr>
              <w:fldChar w:fldCharType="end"/>
            </w:r>
          </w:hyperlink>
        </w:p>
        <w:p w14:paraId="360D303A" w14:textId="77777777" w:rsidR="00FE4E29" w:rsidRDefault="00FE4E29">
          <w:pPr>
            <w:pStyle w:val="TM4"/>
            <w:tabs>
              <w:tab w:val="left" w:pos="1440"/>
              <w:tab w:val="right" w:leader="dot" w:pos="9063"/>
            </w:tabs>
            <w:rPr>
              <w:rFonts w:cstheme="minorBidi"/>
              <w:noProof/>
              <w:sz w:val="22"/>
              <w:szCs w:val="22"/>
            </w:rPr>
          </w:pPr>
          <w:hyperlink w:anchor="_Toc490328760" w:history="1">
            <w:r w:rsidRPr="00CF7A18">
              <w:rPr>
                <w:rStyle w:val="Lienhypertexte"/>
                <w:noProof/>
              </w:rPr>
              <w:t>I. 4. B.</w:t>
            </w:r>
            <w:r>
              <w:rPr>
                <w:rFonts w:cstheme="minorBidi"/>
                <w:noProof/>
                <w:sz w:val="22"/>
                <w:szCs w:val="22"/>
              </w:rPr>
              <w:tab/>
            </w:r>
            <w:r w:rsidRPr="00CF7A18">
              <w:rPr>
                <w:rStyle w:val="Lienhypertexte"/>
                <w:noProof/>
              </w:rPr>
              <w:t>Brain activity during lucid dreaming</w:t>
            </w:r>
            <w:r>
              <w:rPr>
                <w:noProof/>
                <w:webHidden/>
              </w:rPr>
              <w:tab/>
            </w:r>
            <w:r>
              <w:rPr>
                <w:noProof/>
                <w:webHidden/>
              </w:rPr>
              <w:fldChar w:fldCharType="begin"/>
            </w:r>
            <w:r>
              <w:rPr>
                <w:noProof/>
                <w:webHidden/>
              </w:rPr>
              <w:instrText xml:space="preserve"> PAGEREF _Toc490328760 \h </w:instrText>
            </w:r>
            <w:r>
              <w:rPr>
                <w:noProof/>
                <w:webHidden/>
              </w:rPr>
            </w:r>
            <w:r>
              <w:rPr>
                <w:noProof/>
                <w:webHidden/>
              </w:rPr>
              <w:fldChar w:fldCharType="separate"/>
            </w:r>
            <w:r>
              <w:rPr>
                <w:noProof/>
                <w:webHidden/>
              </w:rPr>
              <w:t>26</w:t>
            </w:r>
            <w:r>
              <w:rPr>
                <w:noProof/>
                <w:webHidden/>
              </w:rPr>
              <w:fldChar w:fldCharType="end"/>
            </w:r>
          </w:hyperlink>
        </w:p>
        <w:p w14:paraId="32FFE93A" w14:textId="77777777" w:rsidR="00FE4E29" w:rsidRDefault="00FE4E29">
          <w:pPr>
            <w:pStyle w:val="TM4"/>
            <w:tabs>
              <w:tab w:val="left" w:pos="1440"/>
              <w:tab w:val="right" w:leader="dot" w:pos="9063"/>
            </w:tabs>
            <w:rPr>
              <w:rFonts w:cstheme="minorBidi"/>
              <w:noProof/>
              <w:sz w:val="22"/>
              <w:szCs w:val="22"/>
            </w:rPr>
          </w:pPr>
          <w:hyperlink w:anchor="_Toc490328761" w:history="1">
            <w:r w:rsidRPr="00CF7A18">
              <w:rPr>
                <w:rStyle w:val="Lienhypertexte"/>
                <w:noProof/>
              </w:rPr>
              <w:t>I. 4. C.</w:t>
            </w:r>
            <w:r>
              <w:rPr>
                <w:rFonts w:cstheme="minorBidi"/>
                <w:noProof/>
                <w:sz w:val="22"/>
                <w:szCs w:val="22"/>
              </w:rPr>
              <w:tab/>
            </w:r>
            <w:r w:rsidRPr="00CF7A18">
              <w:rPr>
                <w:rStyle w:val="Lienhypertexte"/>
                <w:noProof/>
              </w:rPr>
              <w:t>Brain activity in the minutes preceding a dream report</w:t>
            </w:r>
            <w:r>
              <w:rPr>
                <w:noProof/>
                <w:webHidden/>
              </w:rPr>
              <w:tab/>
            </w:r>
            <w:r>
              <w:rPr>
                <w:noProof/>
                <w:webHidden/>
              </w:rPr>
              <w:fldChar w:fldCharType="begin"/>
            </w:r>
            <w:r>
              <w:rPr>
                <w:noProof/>
                <w:webHidden/>
              </w:rPr>
              <w:instrText xml:space="preserve"> PAGEREF _Toc490328761 \h </w:instrText>
            </w:r>
            <w:r>
              <w:rPr>
                <w:noProof/>
                <w:webHidden/>
              </w:rPr>
            </w:r>
            <w:r>
              <w:rPr>
                <w:noProof/>
                <w:webHidden/>
              </w:rPr>
              <w:fldChar w:fldCharType="separate"/>
            </w:r>
            <w:r>
              <w:rPr>
                <w:noProof/>
                <w:webHidden/>
              </w:rPr>
              <w:t>27</w:t>
            </w:r>
            <w:r>
              <w:rPr>
                <w:noProof/>
                <w:webHidden/>
              </w:rPr>
              <w:fldChar w:fldCharType="end"/>
            </w:r>
          </w:hyperlink>
        </w:p>
        <w:p w14:paraId="1EA32CD7" w14:textId="77777777" w:rsidR="00FE4E29" w:rsidRDefault="00FE4E29">
          <w:pPr>
            <w:pStyle w:val="TM4"/>
            <w:tabs>
              <w:tab w:val="left" w:pos="1440"/>
              <w:tab w:val="right" w:leader="dot" w:pos="9063"/>
            </w:tabs>
            <w:rPr>
              <w:rFonts w:cstheme="minorBidi"/>
              <w:noProof/>
              <w:sz w:val="22"/>
              <w:szCs w:val="22"/>
            </w:rPr>
          </w:pPr>
          <w:hyperlink w:anchor="_Toc490328762" w:history="1">
            <w:r w:rsidRPr="00CF7A18">
              <w:rPr>
                <w:rStyle w:val="Lienhypertexte"/>
                <w:noProof/>
              </w:rPr>
              <w:t>I. 4. D.</w:t>
            </w:r>
            <w:r>
              <w:rPr>
                <w:rFonts w:cstheme="minorBidi"/>
                <w:noProof/>
                <w:sz w:val="22"/>
                <w:szCs w:val="22"/>
              </w:rPr>
              <w:tab/>
            </w:r>
            <w:r w:rsidRPr="00CF7A18">
              <w:rPr>
                <w:rStyle w:val="Lienhypertexte"/>
                <w:noProof/>
              </w:rPr>
              <w:t>Dreaming and the default mode network: a conceptual framework</w:t>
            </w:r>
            <w:r>
              <w:rPr>
                <w:noProof/>
                <w:webHidden/>
              </w:rPr>
              <w:tab/>
            </w:r>
            <w:r>
              <w:rPr>
                <w:noProof/>
                <w:webHidden/>
              </w:rPr>
              <w:fldChar w:fldCharType="begin"/>
            </w:r>
            <w:r>
              <w:rPr>
                <w:noProof/>
                <w:webHidden/>
              </w:rPr>
              <w:instrText xml:space="preserve"> PAGEREF _Toc490328762 \h </w:instrText>
            </w:r>
            <w:r>
              <w:rPr>
                <w:noProof/>
                <w:webHidden/>
              </w:rPr>
            </w:r>
            <w:r>
              <w:rPr>
                <w:noProof/>
                <w:webHidden/>
              </w:rPr>
              <w:fldChar w:fldCharType="separate"/>
            </w:r>
            <w:r>
              <w:rPr>
                <w:noProof/>
                <w:webHidden/>
              </w:rPr>
              <w:t>28</w:t>
            </w:r>
            <w:r>
              <w:rPr>
                <w:noProof/>
                <w:webHidden/>
              </w:rPr>
              <w:fldChar w:fldCharType="end"/>
            </w:r>
          </w:hyperlink>
        </w:p>
        <w:p w14:paraId="74FBF49E" w14:textId="77777777" w:rsidR="00FE4E29" w:rsidRDefault="00FE4E29">
          <w:pPr>
            <w:pStyle w:val="TM2"/>
            <w:tabs>
              <w:tab w:val="left" w:pos="720"/>
              <w:tab w:val="right" w:leader="dot" w:pos="9063"/>
            </w:tabs>
            <w:rPr>
              <w:rFonts w:cstheme="minorBidi"/>
              <w:smallCaps w:val="0"/>
              <w:noProof/>
              <w:sz w:val="22"/>
              <w:szCs w:val="22"/>
            </w:rPr>
          </w:pPr>
          <w:hyperlink w:anchor="_Toc490328763" w:history="1">
            <w:r w:rsidRPr="00CF7A18">
              <w:rPr>
                <w:rStyle w:val="Lienhypertexte"/>
                <w:noProof/>
              </w:rPr>
              <w:t>II.</w:t>
            </w:r>
            <w:r>
              <w:rPr>
                <w:rFonts w:cstheme="minorBidi"/>
                <w:smallCaps w:val="0"/>
                <w:noProof/>
                <w:sz w:val="22"/>
                <w:szCs w:val="22"/>
              </w:rPr>
              <w:tab/>
            </w:r>
            <w:r w:rsidRPr="00CF7A18">
              <w:rPr>
                <w:rStyle w:val="Lienhypertexte"/>
                <w:noProof/>
              </w:rPr>
              <w:t>Dream recall</w:t>
            </w:r>
            <w:r>
              <w:rPr>
                <w:noProof/>
                <w:webHidden/>
              </w:rPr>
              <w:tab/>
            </w:r>
            <w:r>
              <w:rPr>
                <w:noProof/>
                <w:webHidden/>
              </w:rPr>
              <w:fldChar w:fldCharType="begin"/>
            </w:r>
            <w:r>
              <w:rPr>
                <w:noProof/>
                <w:webHidden/>
              </w:rPr>
              <w:instrText xml:space="preserve"> PAGEREF _Toc490328763 \h </w:instrText>
            </w:r>
            <w:r>
              <w:rPr>
                <w:noProof/>
                <w:webHidden/>
              </w:rPr>
            </w:r>
            <w:r>
              <w:rPr>
                <w:noProof/>
                <w:webHidden/>
              </w:rPr>
              <w:fldChar w:fldCharType="separate"/>
            </w:r>
            <w:r>
              <w:rPr>
                <w:noProof/>
                <w:webHidden/>
              </w:rPr>
              <w:t>29</w:t>
            </w:r>
            <w:r>
              <w:rPr>
                <w:noProof/>
                <w:webHidden/>
              </w:rPr>
              <w:fldChar w:fldCharType="end"/>
            </w:r>
          </w:hyperlink>
        </w:p>
        <w:p w14:paraId="00E43A4D" w14:textId="77777777" w:rsidR="00FE4E29" w:rsidRDefault="00FE4E29">
          <w:pPr>
            <w:pStyle w:val="TM3"/>
            <w:tabs>
              <w:tab w:val="left" w:pos="1200"/>
              <w:tab w:val="right" w:leader="dot" w:pos="9063"/>
            </w:tabs>
            <w:rPr>
              <w:rFonts w:cstheme="minorBidi"/>
              <w:i w:val="0"/>
              <w:iCs w:val="0"/>
              <w:noProof/>
              <w:sz w:val="22"/>
              <w:szCs w:val="22"/>
            </w:rPr>
          </w:pPr>
          <w:hyperlink w:anchor="_Toc490328764" w:history="1">
            <w:r w:rsidRPr="00CF7A18">
              <w:rPr>
                <w:rStyle w:val="Lienhypertexte"/>
                <w:noProof/>
              </w:rPr>
              <w:t>I. 5.</w:t>
            </w:r>
            <w:r>
              <w:rPr>
                <w:rFonts w:cstheme="minorBidi"/>
                <w:i w:val="0"/>
                <w:iCs w:val="0"/>
                <w:noProof/>
                <w:sz w:val="22"/>
                <w:szCs w:val="22"/>
              </w:rPr>
              <w:tab/>
            </w:r>
            <w:r w:rsidRPr="00CF7A18">
              <w:rPr>
                <w:rStyle w:val="Lienhypertexte"/>
                <w:noProof/>
              </w:rPr>
              <w:t>Why do we forget our dreams?</w:t>
            </w:r>
            <w:r>
              <w:rPr>
                <w:noProof/>
                <w:webHidden/>
              </w:rPr>
              <w:tab/>
            </w:r>
            <w:r>
              <w:rPr>
                <w:noProof/>
                <w:webHidden/>
              </w:rPr>
              <w:fldChar w:fldCharType="begin"/>
            </w:r>
            <w:r>
              <w:rPr>
                <w:noProof/>
                <w:webHidden/>
              </w:rPr>
              <w:instrText xml:space="preserve"> PAGEREF _Toc490328764 \h </w:instrText>
            </w:r>
            <w:r>
              <w:rPr>
                <w:noProof/>
                <w:webHidden/>
              </w:rPr>
            </w:r>
            <w:r>
              <w:rPr>
                <w:noProof/>
                <w:webHidden/>
              </w:rPr>
              <w:fldChar w:fldCharType="separate"/>
            </w:r>
            <w:r>
              <w:rPr>
                <w:noProof/>
                <w:webHidden/>
              </w:rPr>
              <w:t>29</w:t>
            </w:r>
            <w:r>
              <w:rPr>
                <w:noProof/>
                <w:webHidden/>
              </w:rPr>
              <w:fldChar w:fldCharType="end"/>
            </w:r>
          </w:hyperlink>
        </w:p>
        <w:p w14:paraId="4E9D5AD6" w14:textId="77777777" w:rsidR="00FE4E29" w:rsidRDefault="00FE4E29">
          <w:pPr>
            <w:pStyle w:val="TM4"/>
            <w:tabs>
              <w:tab w:val="left" w:pos="1440"/>
              <w:tab w:val="right" w:leader="dot" w:pos="9063"/>
            </w:tabs>
            <w:rPr>
              <w:rFonts w:cstheme="minorBidi"/>
              <w:noProof/>
              <w:sz w:val="22"/>
              <w:szCs w:val="22"/>
            </w:rPr>
          </w:pPr>
          <w:hyperlink w:anchor="_Toc490328765" w:history="1">
            <w:r w:rsidRPr="00CF7A18">
              <w:rPr>
                <w:rStyle w:val="Lienhypertexte"/>
                <w:noProof/>
              </w:rPr>
              <w:t>I. 5. A.</w:t>
            </w:r>
            <w:r>
              <w:rPr>
                <w:rFonts w:cstheme="minorBidi"/>
                <w:noProof/>
                <w:sz w:val="22"/>
                <w:szCs w:val="22"/>
              </w:rPr>
              <w:tab/>
            </w:r>
            <w:r w:rsidRPr="00CF7A18">
              <w:rPr>
                <w:rStyle w:val="Lienhypertexte"/>
                <w:noProof/>
              </w:rPr>
              <w:t>Psychanalysis</w:t>
            </w:r>
            <w:r>
              <w:rPr>
                <w:noProof/>
                <w:webHidden/>
              </w:rPr>
              <w:tab/>
            </w:r>
            <w:r>
              <w:rPr>
                <w:noProof/>
                <w:webHidden/>
              </w:rPr>
              <w:fldChar w:fldCharType="begin"/>
            </w:r>
            <w:r>
              <w:rPr>
                <w:noProof/>
                <w:webHidden/>
              </w:rPr>
              <w:instrText xml:space="preserve"> PAGEREF _Toc490328765 \h </w:instrText>
            </w:r>
            <w:r>
              <w:rPr>
                <w:noProof/>
                <w:webHidden/>
              </w:rPr>
            </w:r>
            <w:r>
              <w:rPr>
                <w:noProof/>
                <w:webHidden/>
              </w:rPr>
              <w:fldChar w:fldCharType="separate"/>
            </w:r>
            <w:r>
              <w:rPr>
                <w:noProof/>
                <w:webHidden/>
              </w:rPr>
              <w:t>29</w:t>
            </w:r>
            <w:r>
              <w:rPr>
                <w:noProof/>
                <w:webHidden/>
              </w:rPr>
              <w:fldChar w:fldCharType="end"/>
            </w:r>
          </w:hyperlink>
        </w:p>
        <w:p w14:paraId="05B2ACCC" w14:textId="77777777" w:rsidR="00FE4E29" w:rsidRDefault="00FE4E29">
          <w:pPr>
            <w:pStyle w:val="TM4"/>
            <w:tabs>
              <w:tab w:val="left" w:pos="1440"/>
              <w:tab w:val="right" w:leader="dot" w:pos="9063"/>
            </w:tabs>
            <w:rPr>
              <w:rFonts w:cstheme="minorBidi"/>
              <w:noProof/>
              <w:sz w:val="22"/>
              <w:szCs w:val="22"/>
            </w:rPr>
          </w:pPr>
          <w:hyperlink w:anchor="_Toc490328766" w:history="1">
            <w:r w:rsidRPr="00CF7A18">
              <w:rPr>
                <w:rStyle w:val="Lienhypertexte"/>
                <w:noProof/>
              </w:rPr>
              <w:t>I. 5. B.</w:t>
            </w:r>
            <w:r>
              <w:rPr>
                <w:rFonts w:cstheme="minorBidi"/>
                <w:noProof/>
                <w:sz w:val="22"/>
                <w:szCs w:val="22"/>
              </w:rPr>
              <w:tab/>
            </w:r>
            <w:r w:rsidRPr="00CF7A18">
              <w:rPr>
                <w:rStyle w:val="Lienhypertexte"/>
                <w:noProof/>
              </w:rPr>
              <w:t>The state-shift hypothesis</w:t>
            </w:r>
            <w:r>
              <w:rPr>
                <w:noProof/>
                <w:webHidden/>
              </w:rPr>
              <w:tab/>
            </w:r>
            <w:r>
              <w:rPr>
                <w:noProof/>
                <w:webHidden/>
              </w:rPr>
              <w:fldChar w:fldCharType="begin"/>
            </w:r>
            <w:r>
              <w:rPr>
                <w:noProof/>
                <w:webHidden/>
              </w:rPr>
              <w:instrText xml:space="preserve"> PAGEREF _Toc490328766 \h </w:instrText>
            </w:r>
            <w:r>
              <w:rPr>
                <w:noProof/>
                <w:webHidden/>
              </w:rPr>
            </w:r>
            <w:r>
              <w:rPr>
                <w:noProof/>
                <w:webHidden/>
              </w:rPr>
              <w:fldChar w:fldCharType="separate"/>
            </w:r>
            <w:r>
              <w:rPr>
                <w:noProof/>
                <w:webHidden/>
              </w:rPr>
              <w:t>29</w:t>
            </w:r>
            <w:r>
              <w:rPr>
                <w:noProof/>
                <w:webHidden/>
              </w:rPr>
              <w:fldChar w:fldCharType="end"/>
            </w:r>
          </w:hyperlink>
        </w:p>
        <w:p w14:paraId="329BC003" w14:textId="77777777" w:rsidR="00FE4E29" w:rsidRDefault="00FE4E29">
          <w:pPr>
            <w:pStyle w:val="TM4"/>
            <w:tabs>
              <w:tab w:val="left" w:pos="1440"/>
              <w:tab w:val="right" w:leader="dot" w:pos="9063"/>
            </w:tabs>
            <w:rPr>
              <w:rFonts w:cstheme="minorBidi"/>
              <w:noProof/>
              <w:sz w:val="22"/>
              <w:szCs w:val="22"/>
            </w:rPr>
          </w:pPr>
          <w:hyperlink w:anchor="_Toc490328767" w:history="1">
            <w:r w:rsidRPr="00CF7A18">
              <w:rPr>
                <w:rStyle w:val="Lienhypertexte"/>
                <w:noProof/>
              </w:rPr>
              <w:t>I. 5. C.</w:t>
            </w:r>
            <w:r>
              <w:rPr>
                <w:rFonts w:cstheme="minorBidi"/>
                <w:noProof/>
                <w:sz w:val="22"/>
                <w:szCs w:val="22"/>
              </w:rPr>
              <w:tab/>
            </w:r>
            <w:r w:rsidRPr="00CF7A18">
              <w:rPr>
                <w:rStyle w:val="Lienhypertexte"/>
                <w:noProof/>
              </w:rPr>
              <w:t>Sleep inertia?</w:t>
            </w:r>
            <w:r>
              <w:rPr>
                <w:noProof/>
                <w:webHidden/>
              </w:rPr>
              <w:tab/>
            </w:r>
            <w:r>
              <w:rPr>
                <w:noProof/>
                <w:webHidden/>
              </w:rPr>
              <w:fldChar w:fldCharType="begin"/>
            </w:r>
            <w:r>
              <w:rPr>
                <w:noProof/>
                <w:webHidden/>
              </w:rPr>
              <w:instrText xml:space="preserve"> PAGEREF _Toc490328767 \h </w:instrText>
            </w:r>
            <w:r>
              <w:rPr>
                <w:noProof/>
                <w:webHidden/>
              </w:rPr>
            </w:r>
            <w:r>
              <w:rPr>
                <w:noProof/>
                <w:webHidden/>
              </w:rPr>
              <w:fldChar w:fldCharType="separate"/>
            </w:r>
            <w:r>
              <w:rPr>
                <w:noProof/>
                <w:webHidden/>
              </w:rPr>
              <w:t>29</w:t>
            </w:r>
            <w:r>
              <w:rPr>
                <w:noProof/>
                <w:webHidden/>
              </w:rPr>
              <w:fldChar w:fldCharType="end"/>
            </w:r>
          </w:hyperlink>
        </w:p>
        <w:p w14:paraId="1C220BE2" w14:textId="77777777" w:rsidR="00FE4E29" w:rsidRDefault="00FE4E29">
          <w:pPr>
            <w:pStyle w:val="TM3"/>
            <w:tabs>
              <w:tab w:val="left" w:pos="1200"/>
              <w:tab w:val="right" w:leader="dot" w:pos="9063"/>
            </w:tabs>
            <w:rPr>
              <w:rFonts w:cstheme="minorBidi"/>
              <w:i w:val="0"/>
              <w:iCs w:val="0"/>
              <w:noProof/>
              <w:sz w:val="22"/>
              <w:szCs w:val="22"/>
            </w:rPr>
          </w:pPr>
          <w:hyperlink w:anchor="_Toc490328768" w:history="1">
            <w:r w:rsidRPr="00CF7A18">
              <w:rPr>
                <w:rStyle w:val="Lienhypertexte"/>
                <w:noProof/>
              </w:rPr>
              <w:t>I. 6.</w:t>
            </w:r>
            <w:r>
              <w:rPr>
                <w:rFonts w:cstheme="minorBidi"/>
                <w:i w:val="0"/>
                <w:iCs w:val="0"/>
                <w:noProof/>
                <w:sz w:val="22"/>
                <w:szCs w:val="22"/>
              </w:rPr>
              <w:tab/>
            </w:r>
            <w:r w:rsidRPr="00CF7A18">
              <w:rPr>
                <w:rStyle w:val="Lienhypertexte"/>
                <w:noProof/>
              </w:rPr>
              <w:t>Dream recall frequency</w:t>
            </w:r>
            <w:r>
              <w:rPr>
                <w:noProof/>
                <w:webHidden/>
              </w:rPr>
              <w:tab/>
            </w:r>
            <w:r>
              <w:rPr>
                <w:noProof/>
                <w:webHidden/>
              </w:rPr>
              <w:fldChar w:fldCharType="begin"/>
            </w:r>
            <w:r>
              <w:rPr>
                <w:noProof/>
                <w:webHidden/>
              </w:rPr>
              <w:instrText xml:space="preserve"> PAGEREF _Toc490328768 \h </w:instrText>
            </w:r>
            <w:r>
              <w:rPr>
                <w:noProof/>
                <w:webHidden/>
              </w:rPr>
            </w:r>
            <w:r>
              <w:rPr>
                <w:noProof/>
                <w:webHidden/>
              </w:rPr>
              <w:fldChar w:fldCharType="separate"/>
            </w:r>
            <w:r>
              <w:rPr>
                <w:noProof/>
                <w:webHidden/>
              </w:rPr>
              <w:t>29</w:t>
            </w:r>
            <w:r>
              <w:rPr>
                <w:noProof/>
                <w:webHidden/>
              </w:rPr>
              <w:fldChar w:fldCharType="end"/>
            </w:r>
          </w:hyperlink>
        </w:p>
        <w:p w14:paraId="612E99F1" w14:textId="77777777" w:rsidR="00FE4E29" w:rsidRDefault="00FE4E29">
          <w:pPr>
            <w:pStyle w:val="TM4"/>
            <w:tabs>
              <w:tab w:val="left" w:pos="1440"/>
              <w:tab w:val="right" w:leader="dot" w:pos="9063"/>
            </w:tabs>
            <w:rPr>
              <w:rFonts w:cstheme="minorBidi"/>
              <w:noProof/>
              <w:sz w:val="22"/>
              <w:szCs w:val="22"/>
            </w:rPr>
          </w:pPr>
          <w:hyperlink w:anchor="_Toc490328769" w:history="1">
            <w:r w:rsidRPr="00CF7A18">
              <w:rPr>
                <w:rStyle w:val="Lienhypertexte"/>
                <w:noProof/>
              </w:rPr>
              <w:t>I. 6. A.</w:t>
            </w:r>
            <w:r>
              <w:rPr>
                <w:rFonts w:cstheme="minorBidi"/>
                <w:noProof/>
                <w:sz w:val="22"/>
                <w:szCs w:val="22"/>
              </w:rPr>
              <w:tab/>
            </w:r>
            <w:r w:rsidRPr="00CF7A18">
              <w:rPr>
                <w:rStyle w:val="Lienhypertexte"/>
                <w:noProof/>
              </w:rPr>
              <w:t>Intra-individuals variability</w:t>
            </w:r>
            <w:r>
              <w:rPr>
                <w:noProof/>
                <w:webHidden/>
              </w:rPr>
              <w:tab/>
            </w:r>
            <w:r>
              <w:rPr>
                <w:noProof/>
                <w:webHidden/>
              </w:rPr>
              <w:fldChar w:fldCharType="begin"/>
            </w:r>
            <w:r>
              <w:rPr>
                <w:noProof/>
                <w:webHidden/>
              </w:rPr>
              <w:instrText xml:space="preserve"> PAGEREF _Toc490328769 \h </w:instrText>
            </w:r>
            <w:r>
              <w:rPr>
                <w:noProof/>
                <w:webHidden/>
              </w:rPr>
            </w:r>
            <w:r>
              <w:rPr>
                <w:noProof/>
                <w:webHidden/>
              </w:rPr>
              <w:fldChar w:fldCharType="separate"/>
            </w:r>
            <w:r>
              <w:rPr>
                <w:noProof/>
                <w:webHidden/>
              </w:rPr>
              <w:t>29</w:t>
            </w:r>
            <w:r>
              <w:rPr>
                <w:noProof/>
                <w:webHidden/>
              </w:rPr>
              <w:fldChar w:fldCharType="end"/>
            </w:r>
          </w:hyperlink>
        </w:p>
        <w:p w14:paraId="53D49F45" w14:textId="77777777" w:rsidR="00FE4E29" w:rsidRDefault="00FE4E29">
          <w:pPr>
            <w:pStyle w:val="TM4"/>
            <w:tabs>
              <w:tab w:val="left" w:pos="1440"/>
              <w:tab w:val="right" w:leader="dot" w:pos="9063"/>
            </w:tabs>
            <w:rPr>
              <w:rFonts w:cstheme="minorBidi"/>
              <w:noProof/>
              <w:sz w:val="22"/>
              <w:szCs w:val="22"/>
            </w:rPr>
          </w:pPr>
          <w:hyperlink w:anchor="_Toc490328770" w:history="1">
            <w:r w:rsidRPr="00CF7A18">
              <w:rPr>
                <w:rStyle w:val="Lienhypertexte"/>
                <w:noProof/>
              </w:rPr>
              <w:t>I. 6. B.</w:t>
            </w:r>
            <w:r>
              <w:rPr>
                <w:rFonts w:cstheme="minorBidi"/>
                <w:noProof/>
                <w:sz w:val="22"/>
                <w:szCs w:val="22"/>
              </w:rPr>
              <w:tab/>
            </w:r>
            <w:r w:rsidRPr="00CF7A18">
              <w:rPr>
                <w:rStyle w:val="Lienhypertexte"/>
                <w:noProof/>
              </w:rPr>
              <w:t>Inter-individuals variability</w:t>
            </w:r>
            <w:r>
              <w:rPr>
                <w:noProof/>
                <w:webHidden/>
              </w:rPr>
              <w:tab/>
            </w:r>
            <w:r>
              <w:rPr>
                <w:noProof/>
                <w:webHidden/>
              </w:rPr>
              <w:fldChar w:fldCharType="begin"/>
            </w:r>
            <w:r>
              <w:rPr>
                <w:noProof/>
                <w:webHidden/>
              </w:rPr>
              <w:instrText xml:space="preserve"> PAGEREF _Toc490328770 \h </w:instrText>
            </w:r>
            <w:r>
              <w:rPr>
                <w:noProof/>
                <w:webHidden/>
              </w:rPr>
            </w:r>
            <w:r>
              <w:rPr>
                <w:noProof/>
                <w:webHidden/>
              </w:rPr>
              <w:fldChar w:fldCharType="separate"/>
            </w:r>
            <w:r>
              <w:rPr>
                <w:noProof/>
                <w:webHidden/>
              </w:rPr>
              <w:t>29</w:t>
            </w:r>
            <w:r>
              <w:rPr>
                <w:noProof/>
                <w:webHidden/>
              </w:rPr>
              <w:fldChar w:fldCharType="end"/>
            </w:r>
          </w:hyperlink>
        </w:p>
        <w:p w14:paraId="1EEF096A" w14:textId="77777777" w:rsidR="00FE4E29" w:rsidRDefault="00FE4E29">
          <w:pPr>
            <w:pStyle w:val="TM3"/>
            <w:tabs>
              <w:tab w:val="left" w:pos="1200"/>
              <w:tab w:val="right" w:leader="dot" w:pos="9063"/>
            </w:tabs>
            <w:rPr>
              <w:rFonts w:cstheme="minorBidi"/>
              <w:i w:val="0"/>
              <w:iCs w:val="0"/>
              <w:noProof/>
              <w:sz w:val="22"/>
              <w:szCs w:val="22"/>
            </w:rPr>
          </w:pPr>
          <w:hyperlink w:anchor="_Toc490328771" w:history="1">
            <w:r w:rsidRPr="00CF7A18">
              <w:rPr>
                <w:rStyle w:val="Lienhypertexte"/>
                <w:noProof/>
              </w:rPr>
              <w:t>I. 7.</w:t>
            </w:r>
            <w:r>
              <w:rPr>
                <w:rFonts w:cstheme="minorBidi"/>
                <w:i w:val="0"/>
                <w:iCs w:val="0"/>
                <w:noProof/>
                <w:sz w:val="22"/>
                <w:szCs w:val="22"/>
              </w:rPr>
              <w:tab/>
            </w:r>
            <w:r w:rsidRPr="00CF7A18">
              <w:rPr>
                <w:rStyle w:val="Lienhypertexte"/>
                <w:noProof/>
              </w:rPr>
              <w:t>Parameters correlated with DRF</w:t>
            </w:r>
            <w:r>
              <w:rPr>
                <w:noProof/>
                <w:webHidden/>
              </w:rPr>
              <w:tab/>
            </w:r>
            <w:r>
              <w:rPr>
                <w:noProof/>
                <w:webHidden/>
              </w:rPr>
              <w:fldChar w:fldCharType="begin"/>
            </w:r>
            <w:r>
              <w:rPr>
                <w:noProof/>
                <w:webHidden/>
              </w:rPr>
              <w:instrText xml:space="preserve"> PAGEREF _Toc490328771 \h </w:instrText>
            </w:r>
            <w:r>
              <w:rPr>
                <w:noProof/>
                <w:webHidden/>
              </w:rPr>
            </w:r>
            <w:r>
              <w:rPr>
                <w:noProof/>
                <w:webHidden/>
              </w:rPr>
              <w:fldChar w:fldCharType="separate"/>
            </w:r>
            <w:r>
              <w:rPr>
                <w:noProof/>
                <w:webHidden/>
              </w:rPr>
              <w:t>29</w:t>
            </w:r>
            <w:r>
              <w:rPr>
                <w:noProof/>
                <w:webHidden/>
              </w:rPr>
              <w:fldChar w:fldCharType="end"/>
            </w:r>
          </w:hyperlink>
        </w:p>
        <w:p w14:paraId="5348D7D6" w14:textId="77777777" w:rsidR="00FE4E29" w:rsidRDefault="00FE4E29">
          <w:pPr>
            <w:pStyle w:val="TM4"/>
            <w:tabs>
              <w:tab w:val="left" w:pos="1440"/>
              <w:tab w:val="right" w:leader="dot" w:pos="9063"/>
            </w:tabs>
            <w:rPr>
              <w:rFonts w:cstheme="minorBidi"/>
              <w:noProof/>
              <w:sz w:val="22"/>
              <w:szCs w:val="22"/>
            </w:rPr>
          </w:pPr>
          <w:hyperlink w:anchor="_Toc490328772" w:history="1">
            <w:r w:rsidRPr="00CF7A18">
              <w:rPr>
                <w:rStyle w:val="Lienhypertexte"/>
                <w:noProof/>
              </w:rPr>
              <w:t>I. 7. A.</w:t>
            </w:r>
            <w:r>
              <w:rPr>
                <w:rFonts w:cstheme="minorBidi"/>
                <w:noProof/>
                <w:sz w:val="22"/>
                <w:szCs w:val="22"/>
              </w:rPr>
              <w:tab/>
            </w:r>
            <w:r w:rsidRPr="00CF7A18">
              <w:rPr>
                <w:rStyle w:val="Lienhypertexte"/>
                <w:noProof/>
              </w:rPr>
              <w:t>Psychological factors</w:t>
            </w:r>
            <w:r>
              <w:rPr>
                <w:noProof/>
                <w:webHidden/>
              </w:rPr>
              <w:tab/>
            </w:r>
            <w:r>
              <w:rPr>
                <w:noProof/>
                <w:webHidden/>
              </w:rPr>
              <w:fldChar w:fldCharType="begin"/>
            </w:r>
            <w:r>
              <w:rPr>
                <w:noProof/>
                <w:webHidden/>
              </w:rPr>
              <w:instrText xml:space="preserve"> PAGEREF _Toc490328772 \h </w:instrText>
            </w:r>
            <w:r>
              <w:rPr>
                <w:noProof/>
                <w:webHidden/>
              </w:rPr>
            </w:r>
            <w:r>
              <w:rPr>
                <w:noProof/>
                <w:webHidden/>
              </w:rPr>
              <w:fldChar w:fldCharType="separate"/>
            </w:r>
            <w:r>
              <w:rPr>
                <w:noProof/>
                <w:webHidden/>
              </w:rPr>
              <w:t>29</w:t>
            </w:r>
            <w:r>
              <w:rPr>
                <w:noProof/>
                <w:webHidden/>
              </w:rPr>
              <w:fldChar w:fldCharType="end"/>
            </w:r>
          </w:hyperlink>
        </w:p>
        <w:p w14:paraId="2C8D0CA7" w14:textId="77777777" w:rsidR="00FE4E29" w:rsidRDefault="00FE4E29">
          <w:pPr>
            <w:pStyle w:val="TM4"/>
            <w:tabs>
              <w:tab w:val="left" w:pos="1440"/>
              <w:tab w:val="right" w:leader="dot" w:pos="9063"/>
            </w:tabs>
            <w:rPr>
              <w:rFonts w:cstheme="minorBidi"/>
              <w:noProof/>
              <w:sz w:val="22"/>
              <w:szCs w:val="22"/>
            </w:rPr>
          </w:pPr>
          <w:hyperlink w:anchor="_Toc490328773" w:history="1">
            <w:r w:rsidRPr="00CF7A18">
              <w:rPr>
                <w:rStyle w:val="Lienhypertexte"/>
                <w:noProof/>
              </w:rPr>
              <w:t>I. 7. B.</w:t>
            </w:r>
            <w:r>
              <w:rPr>
                <w:rFonts w:cstheme="minorBidi"/>
                <w:noProof/>
                <w:sz w:val="22"/>
                <w:szCs w:val="22"/>
              </w:rPr>
              <w:tab/>
            </w:r>
            <w:r w:rsidRPr="00CF7A18">
              <w:rPr>
                <w:rStyle w:val="Lienhypertexte"/>
                <w:noProof/>
              </w:rPr>
              <w:t>Physiological parameters</w:t>
            </w:r>
            <w:r>
              <w:rPr>
                <w:noProof/>
                <w:webHidden/>
              </w:rPr>
              <w:tab/>
            </w:r>
            <w:r>
              <w:rPr>
                <w:noProof/>
                <w:webHidden/>
              </w:rPr>
              <w:fldChar w:fldCharType="begin"/>
            </w:r>
            <w:r>
              <w:rPr>
                <w:noProof/>
                <w:webHidden/>
              </w:rPr>
              <w:instrText xml:space="preserve"> PAGEREF _Toc490328773 \h </w:instrText>
            </w:r>
            <w:r>
              <w:rPr>
                <w:noProof/>
                <w:webHidden/>
              </w:rPr>
            </w:r>
            <w:r>
              <w:rPr>
                <w:noProof/>
                <w:webHidden/>
              </w:rPr>
              <w:fldChar w:fldCharType="separate"/>
            </w:r>
            <w:r>
              <w:rPr>
                <w:noProof/>
                <w:webHidden/>
              </w:rPr>
              <w:t>29</w:t>
            </w:r>
            <w:r>
              <w:rPr>
                <w:noProof/>
                <w:webHidden/>
              </w:rPr>
              <w:fldChar w:fldCharType="end"/>
            </w:r>
          </w:hyperlink>
        </w:p>
        <w:p w14:paraId="3A2B2953" w14:textId="77777777" w:rsidR="00FE4E29" w:rsidRDefault="00FE4E29">
          <w:pPr>
            <w:pStyle w:val="TM4"/>
            <w:tabs>
              <w:tab w:val="left" w:pos="1440"/>
              <w:tab w:val="right" w:leader="dot" w:pos="9063"/>
            </w:tabs>
            <w:rPr>
              <w:rFonts w:cstheme="minorBidi"/>
              <w:noProof/>
              <w:sz w:val="22"/>
              <w:szCs w:val="22"/>
            </w:rPr>
          </w:pPr>
          <w:hyperlink w:anchor="_Toc490328774" w:history="1">
            <w:r w:rsidRPr="00CF7A18">
              <w:rPr>
                <w:rStyle w:val="Lienhypertexte"/>
                <w:noProof/>
              </w:rPr>
              <w:t>I. 7. C.</w:t>
            </w:r>
            <w:r>
              <w:rPr>
                <w:rFonts w:cstheme="minorBidi"/>
                <w:noProof/>
                <w:sz w:val="22"/>
                <w:szCs w:val="22"/>
              </w:rPr>
              <w:tab/>
            </w:r>
            <w:r w:rsidRPr="00CF7A18">
              <w:rPr>
                <w:rStyle w:val="Lienhypertexte"/>
                <w:noProof/>
              </w:rPr>
              <w:t>Sleep parameters</w:t>
            </w:r>
            <w:r>
              <w:rPr>
                <w:noProof/>
                <w:webHidden/>
              </w:rPr>
              <w:tab/>
            </w:r>
            <w:r>
              <w:rPr>
                <w:noProof/>
                <w:webHidden/>
              </w:rPr>
              <w:fldChar w:fldCharType="begin"/>
            </w:r>
            <w:r>
              <w:rPr>
                <w:noProof/>
                <w:webHidden/>
              </w:rPr>
              <w:instrText xml:space="preserve"> PAGEREF _Toc490328774 \h </w:instrText>
            </w:r>
            <w:r>
              <w:rPr>
                <w:noProof/>
                <w:webHidden/>
              </w:rPr>
            </w:r>
            <w:r>
              <w:rPr>
                <w:noProof/>
                <w:webHidden/>
              </w:rPr>
              <w:fldChar w:fldCharType="separate"/>
            </w:r>
            <w:r>
              <w:rPr>
                <w:noProof/>
                <w:webHidden/>
              </w:rPr>
              <w:t>29</w:t>
            </w:r>
            <w:r>
              <w:rPr>
                <w:noProof/>
                <w:webHidden/>
              </w:rPr>
              <w:fldChar w:fldCharType="end"/>
            </w:r>
          </w:hyperlink>
        </w:p>
        <w:p w14:paraId="24DD3A02" w14:textId="77777777" w:rsidR="00FE4E29" w:rsidRDefault="00FE4E29">
          <w:pPr>
            <w:pStyle w:val="TM3"/>
            <w:tabs>
              <w:tab w:val="left" w:pos="1200"/>
              <w:tab w:val="right" w:leader="dot" w:pos="9063"/>
            </w:tabs>
            <w:rPr>
              <w:rFonts w:cstheme="minorBidi"/>
              <w:i w:val="0"/>
              <w:iCs w:val="0"/>
              <w:noProof/>
              <w:sz w:val="22"/>
              <w:szCs w:val="22"/>
            </w:rPr>
          </w:pPr>
          <w:hyperlink w:anchor="_Toc490328775" w:history="1">
            <w:r w:rsidRPr="00CF7A18">
              <w:rPr>
                <w:rStyle w:val="Lienhypertexte"/>
                <w:noProof/>
              </w:rPr>
              <w:t>I. 8.</w:t>
            </w:r>
            <w:r>
              <w:rPr>
                <w:rFonts w:cstheme="minorBidi"/>
                <w:i w:val="0"/>
                <w:iCs w:val="0"/>
                <w:noProof/>
                <w:sz w:val="22"/>
                <w:szCs w:val="22"/>
              </w:rPr>
              <w:tab/>
            </w:r>
            <w:r w:rsidRPr="00CF7A18">
              <w:rPr>
                <w:rStyle w:val="Lienhypertexte"/>
                <w:noProof/>
              </w:rPr>
              <w:t>Brain activity associated with a high or low DRF</w:t>
            </w:r>
            <w:r>
              <w:rPr>
                <w:noProof/>
                <w:webHidden/>
              </w:rPr>
              <w:tab/>
            </w:r>
            <w:r>
              <w:rPr>
                <w:noProof/>
                <w:webHidden/>
              </w:rPr>
              <w:fldChar w:fldCharType="begin"/>
            </w:r>
            <w:r>
              <w:rPr>
                <w:noProof/>
                <w:webHidden/>
              </w:rPr>
              <w:instrText xml:space="preserve"> PAGEREF _Toc490328775 \h </w:instrText>
            </w:r>
            <w:r>
              <w:rPr>
                <w:noProof/>
                <w:webHidden/>
              </w:rPr>
            </w:r>
            <w:r>
              <w:rPr>
                <w:noProof/>
                <w:webHidden/>
              </w:rPr>
              <w:fldChar w:fldCharType="separate"/>
            </w:r>
            <w:r>
              <w:rPr>
                <w:noProof/>
                <w:webHidden/>
              </w:rPr>
              <w:t>30</w:t>
            </w:r>
            <w:r>
              <w:rPr>
                <w:noProof/>
                <w:webHidden/>
              </w:rPr>
              <w:fldChar w:fldCharType="end"/>
            </w:r>
          </w:hyperlink>
        </w:p>
        <w:p w14:paraId="560724EF" w14:textId="77777777" w:rsidR="00FE4E29" w:rsidRDefault="00FE4E29">
          <w:pPr>
            <w:pStyle w:val="TM4"/>
            <w:tabs>
              <w:tab w:val="left" w:pos="1440"/>
              <w:tab w:val="right" w:leader="dot" w:pos="9063"/>
            </w:tabs>
            <w:rPr>
              <w:rFonts w:cstheme="minorBidi"/>
              <w:noProof/>
              <w:sz w:val="22"/>
              <w:szCs w:val="22"/>
            </w:rPr>
          </w:pPr>
          <w:hyperlink w:anchor="_Toc490328776" w:history="1">
            <w:r w:rsidRPr="00CF7A18">
              <w:rPr>
                <w:rStyle w:val="Lienhypertexte"/>
                <w:noProof/>
              </w:rPr>
              <w:t>I. 8. A.</w:t>
            </w:r>
            <w:r>
              <w:rPr>
                <w:rFonts w:cstheme="minorBidi"/>
                <w:noProof/>
                <w:sz w:val="22"/>
                <w:szCs w:val="22"/>
              </w:rPr>
              <w:tab/>
            </w:r>
            <w:r w:rsidRPr="00CF7A18">
              <w:rPr>
                <w:rStyle w:val="Lienhypertexte"/>
                <w:noProof/>
              </w:rPr>
              <w:t>EEG studies</w:t>
            </w:r>
            <w:r>
              <w:rPr>
                <w:noProof/>
                <w:webHidden/>
              </w:rPr>
              <w:tab/>
            </w:r>
            <w:r>
              <w:rPr>
                <w:noProof/>
                <w:webHidden/>
              </w:rPr>
              <w:fldChar w:fldCharType="begin"/>
            </w:r>
            <w:r>
              <w:rPr>
                <w:noProof/>
                <w:webHidden/>
              </w:rPr>
              <w:instrText xml:space="preserve"> PAGEREF _Toc490328776 \h </w:instrText>
            </w:r>
            <w:r>
              <w:rPr>
                <w:noProof/>
                <w:webHidden/>
              </w:rPr>
            </w:r>
            <w:r>
              <w:rPr>
                <w:noProof/>
                <w:webHidden/>
              </w:rPr>
              <w:fldChar w:fldCharType="separate"/>
            </w:r>
            <w:r>
              <w:rPr>
                <w:noProof/>
                <w:webHidden/>
              </w:rPr>
              <w:t>30</w:t>
            </w:r>
            <w:r>
              <w:rPr>
                <w:noProof/>
                <w:webHidden/>
              </w:rPr>
              <w:fldChar w:fldCharType="end"/>
            </w:r>
          </w:hyperlink>
        </w:p>
        <w:p w14:paraId="6B20C63B" w14:textId="77777777" w:rsidR="00FE4E29" w:rsidRDefault="00FE4E29">
          <w:pPr>
            <w:pStyle w:val="TM4"/>
            <w:tabs>
              <w:tab w:val="left" w:pos="1440"/>
              <w:tab w:val="right" w:leader="dot" w:pos="9063"/>
            </w:tabs>
            <w:rPr>
              <w:rFonts w:cstheme="minorBidi"/>
              <w:noProof/>
              <w:sz w:val="22"/>
              <w:szCs w:val="22"/>
            </w:rPr>
          </w:pPr>
          <w:hyperlink w:anchor="_Toc490328777" w:history="1">
            <w:r w:rsidRPr="00CF7A18">
              <w:rPr>
                <w:rStyle w:val="Lienhypertexte"/>
                <w:noProof/>
              </w:rPr>
              <w:t>I. 8. B.</w:t>
            </w:r>
            <w:r>
              <w:rPr>
                <w:rFonts w:cstheme="minorBidi"/>
                <w:noProof/>
                <w:sz w:val="22"/>
                <w:szCs w:val="22"/>
              </w:rPr>
              <w:tab/>
            </w:r>
            <w:r w:rsidRPr="00CF7A18">
              <w:rPr>
                <w:rStyle w:val="Lienhypertexte"/>
                <w:noProof/>
              </w:rPr>
              <w:t>PET study</w:t>
            </w:r>
            <w:r>
              <w:rPr>
                <w:noProof/>
                <w:webHidden/>
              </w:rPr>
              <w:tab/>
            </w:r>
            <w:r>
              <w:rPr>
                <w:noProof/>
                <w:webHidden/>
              </w:rPr>
              <w:fldChar w:fldCharType="begin"/>
            </w:r>
            <w:r>
              <w:rPr>
                <w:noProof/>
                <w:webHidden/>
              </w:rPr>
              <w:instrText xml:space="preserve"> PAGEREF _Toc490328777 \h </w:instrText>
            </w:r>
            <w:r>
              <w:rPr>
                <w:noProof/>
                <w:webHidden/>
              </w:rPr>
            </w:r>
            <w:r>
              <w:rPr>
                <w:noProof/>
                <w:webHidden/>
              </w:rPr>
              <w:fldChar w:fldCharType="separate"/>
            </w:r>
            <w:r>
              <w:rPr>
                <w:noProof/>
                <w:webHidden/>
              </w:rPr>
              <w:t>30</w:t>
            </w:r>
            <w:r>
              <w:rPr>
                <w:noProof/>
                <w:webHidden/>
              </w:rPr>
              <w:fldChar w:fldCharType="end"/>
            </w:r>
          </w:hyperlink>
        </w:p>
        <w:p w14:paraId="6361A45E" w14:textId="77777777" w:rsidR="00FE4E29" w:rsidRDefault="00FE4E29">
          <w:pPr>
            <w:pStyle w:val="TM4"/>
            <w:tabs>
              <w:tab w:val="left" w:pos="1440"/>
              <w:tab w:val="right" w:leader="dot" w:pos="9063"/>
            </w:tabs>
            <w:rPr>
              <w:rFonts w:cstheme="minorBidi"/>
              <w:noProof/>
              <w:sz w:val="22"/>
              <w:szCs w:val="22"/>
            </w:rPr>
          </w:pPr>
          <w:hyperlink w:anchor="_Toc490328778" w:history="1">
            <w:r w:rsidRPr="00CF7A18">
              <w:rPr>
                <w:rStyle w:val="Lienhypertexte"/>
                <w:noProof/>
              </w:rPr>
              <w:t>I. 8. C.</w:t>
            </w:r>
            <w:r>
              <w:rPr>
                <w:rFonts w:cstheme="minorBidi"/>
                <w:noProof/>
                <w:sz w:val="22"/>
                <w:szCs w:val="22"/>
              </w:rPr>
              <w:tab/>
            </w:r>
            <w:r w:rsidRPr="00CF7A18">
              <w:rPr>
                <w:rStyle w:val="Lienhypertexte"/>
                <w:noProof/>
              </w:rPr>
              <w:t>Summary and future outlook</w:t>
            </w:r>
            <w:r>
              <w:rPr>
                <w:noProof/>
                <w:webHidden/>
              </w:rPr>
              <w:tab/>
            </w:r>
            <w:r>
              <w:rPr>
                <w:noProof/>
                <w:webHidden/>
              </w:rPr>
              <w:fldChar w:fldCharType="begin"/>
            </w:r>
            <w:r>
              <w:rPr>
                <w:noProof/>
                <w:webHidden/>
              </w:rPr>
              <w:instrText xml:space="preserve"> PAGEREF _Toc490328778 \h </w:instrText>
            </w:r>
            <w:r>
              <w:rPr>
                <w:noProof/>
                <w:webHidden/>
              </w:rPr>
            </w:r>
            <w:r>
              <w:rPr>
                <w:noProof/>
                <w:webHidden/>
              </w:rPr>
              <w:fldChar w:fldCharType="separate"/>
            </w:r>
            <w:r>
              <w:rPr>
                <w:noProof/>
                <w:webHidden/>
              </w:rPr>
              <w:t>30</w:t>
            </w:r>
            <w:r>
              <w:rPr>
                <w:noProof/>
                <w:webHidden/>
              </w:rPr>
              <w:fldChar w:fldCharType="end"/>
            </w:r>
          </w:hyperlink>
        </w:p>
        <w:p w14:paraId="33EB8962" w14:textId="77777777" w:rsidR="00FE4E29" w:rsidRDefault="00FE4E29">
          <w:pPr>
            <w:pStyle w:val="TM2"/>
            <w:tabs>
              <w:tab w:val="left" w:pos="720"/>
              <w:tab w:val="right" w:leader="dot" w:pos="9063"/>
            </w:tabs>
            <w:rPr>
              <w:rFonts w:cstheme="minorBidi"/>
              <w:smallCaps w:val="0"/>
              <w:noProof/>
              <w:sz w:val="22"/>
              <w:szCs w:val="22"/>
            </w:rPr>
          </w:pPr>
          <w:hyperlink w:anchor="_Toc490328779" w:history="1">
            <w:r w:rsidRPr="00CF7A18">
              <w:rPr>
                <w:rStyle w:val="Lienhypertexte"/>
                <w:noProof/>
              </w:rPr>
              <w:t>III.</w:t>
            </w:r>
            <w:r>
              <w:rPr>
                <w:rFonts w:cstheme="minorBidi"/>
                <w:smallCaps w:val="0"/>
                <w:noProof/>
                <w:sz w:val="22"/>
                <w:szCs w:val="22"/>
              </w:rPr>
              <w:tab/>
            </w:r>
            <w:r w:rsidRPr="00CF7A18">
              <w:rPr>
                <w:rStyle w:val="Lienhypertexte"/>
                <w:noProof/>
              </w:rPr>
              <w:t>Dream content and dream function</w:t>
            </w:r>
            <w:r>
              <w:rPr>
                <w:noProof/>
                <w:webHidden/>
              </w:rPr>
              <w:tab/>
            </w:r>
            <w:r>
              <w:rPr>
                <w:noProof/>
                <w:webHidden/>
              </w:rPr>
              <w:fldChar w:fldCharType="begin"/>
            </w:r>
            <w:r>
              <w:rPr>
                <w:noProof/>
                <w:webHidden/>
              </w:rPr>
              <w:instrText xml:space="preserve"> PAGEREF _Toc490328779 \h </w:instrText>
            </w:r>
            <w:r>
              <w:rPr>
                <w:noProof/>
                <w:webHidden/>
              </w:rPr>
            </w:r>
            <w:r>
              <w:rPr>
                <w:noProof/>
                <w:webHidden/>
              </w:rPr>
              <w:fldChar w:fldCharType="separate"/>
            </w:r>
            <w:r>
              <w:rPr>
                <w:noProof/>
                <w:webHidden/>
              </w:rPr>
              <w:t>31</w:t>
            </w:r>
            <w:r>
              <w:rPr>
                <w:noProof/>
                <w:webHidden/>
              </w:rPr>
              <w:fldChar w:fldCharType="end"/>
            </w:r>
          </w:hyperlink>
        </w:p>
        <w:p w14:paraId="6E024945" w14:textId="77777777" w:rsidR="00FE4E29" w:rsidRDefault="00FE4E29">
          <w:pPr>
            <w:pStyle w:val="TM3"/>
            <w:tabs>
              <w:tab w:val="left" w:pos="1200"/>
              <w:tab w:val="right" w:leader="dot" w:pos="9063"/>
            </w:tabs>
            <w:rPr>
              <w:rFonts w:cstheme="minorBidi"/>
              <w:i w:val="0"/>
              <w:iCs w:val="0"/>
              <w:noProof/>
              <w:sz w:val="22"/>
              <w:szCs w:val="22"/>
            </w:rPr>
          </w:pPr>
          <w:hyperlink w:anchor="_Toc490328780" w:history="1">
            <w:r w:rsidRPr="00CF7A18">
              <w:rPr>
                <w:rStyle w:val="Lienhypertexte"/>
                <w:noProof/>
              </w:rPr>
              <w:t>I. 9.</w:t>
            </w:r>
            <w:r>
              <w:rPr>
                <w:rFonts w:cstheme="minorBidi"/>
                <w:i w:val="0"/>
                <w:iCs w:val="0"/>
                <w:noProof/>
                <w:sz w:val="22"/>
                <w:szCs w:val="22"/>
              </w:rPr>
              <w:tab/>
            </w:r>
            <w:r w:rsidRPr="00CF7A18">
              <w:rPr>
                <w:rStyle w:val="Lienhypertexte"/>
                <w:noProof/>
              </w:rPr>
              <w:t>Dream content</w:t>
            </w:r>
            <w:r>
              <w:rPr>
                <w:noProof/>
                <w:webHidden/>
              </w:rPr>
              <w:tab/>
            </w:r>
            <w:r>
              <w:rPr>
                <w:noProof/>
                <w:webHidden/>
              </w:rPr>
              <w:fldChar w:fldCharType="begin"/>
            </w:r>
            <w:r>
              <w:rPr>
                <w:noProof/>
                <w:webHidden/>
              </w:rPr>
              <w:instrText xml:space="preserve"> PAGEREF _Toc490328780 \h </w:instrText>
            </w:r>
            <w:r>
              <w:rPr>
                <w:noProof/>
                <w:webHidden/>
              </w:rPr>
            </w:r>
            <w:r>
              <w:rPr>
                <w:noProof/>
                <w:webHidden/>
              </w:rPr>
              <w:fldChar w:fldCharType="separate"/>
            </w:r>
            <w:r>
              <w:rPr>
                <w:noProof/>
                <w:webHidden/>
              </w:rPr>
              <w:t>31</w:t>
            </w:r>
            <w:r>
              <w:rPr>
                <w:noProof/>
                <w:webHidden/>
              </w:rPr>
              <w:fldChar w:fldCharType="end"/>
            </w:r>
          </w:hyperlink>
        </w:p>
        <w:p w14:paraId="68C1BFA5" w14:textId="77777777" w:rsidR="00FE4E29" w:rsidRDefault="00FE4E29">
          <w:pPr>
            <w:pStyle w:val="TM4"/>
            <w:tabs>
              <w:tab w:val="left" w:pos="1440"/>
              <w:tab w:val="right" w:leader="dot" w:pos="9063"/>
            </w:tabs>
            <w:rPr>
              <w:rFonts w:cstheme="minorBidi"/>
              <w:noProof/>
              <w:sz w:val="22"/>
              <w:szCs w:val="22"/>
            </w:rPr>
          </w:pPr>
          <w:hyperlink w:anchor="_Toc490328781" w:history="1">
            <w:r w:rsidRPr="00CF7A18">
              <w:rPr>
                <w:rStyle w:val="Lienhypertexte"/>
                <w:noProof/>
              </w:rPr>
              <w:t>I. 9. A.</w:t>
            </w:r>
            <w:r>
              <w:rPr>
                <w:rFonts w:cstheme="minorBidi"/>
                <w:noProof/>
                <w:sz w:val="22"/>
                <w:szCs w:val="22"/>
              </w:rPr>
              <w:tab/>
            </w:r>
            <w:r w:rsidRPr="00CF7A18">
              <w:rPr>
                <w:rStyle w:val="Lienhypertexte"/>
                <w:noProof/>
              </w:rPr>
              <w:t>Methodology: basic principles of dream content analysis</w:t>
            </w:r>
            <w:r>
              <w:rPr>
                <w:noProof/>
                <w:webHidden/>
              </w:rPr>
              <w:tab/>
            </w:r>
            <w:r>
              <w:rPr>
                <w:noProof/>
                <w:webHidden/>
              </w:rPr>
              <w:fldChar w:fldCharType="begin"/>
            </w:r>
            <w:r>
              <w:rPr>
                <w:noProof/>
                <w:webHidden/>
              </w:rPr>
              <w:instrText xml:space="preserve"> PAGEREF _Toc490328781 \h </w:instrText>
            </w:r>
            <w:r>
              <w:rPr>
                <w:noProof/>
                <w:webHidden/>
              </w:rPr>
            </w:r>
            <w:r>
              <w:rPr>
                <w:noProof/>
                <w:webHidden/>
              </w:rPr>
              <w:fldChar w:fldCharType="separate"/>
            </w:r>
            <w:r>
              <w:rPr>
                <w:noProof/>
                <w:webHidden/>
              </w:rPr>
              <w:t>31</w:t>
            </w:r>
            <w:r>
              <w:rPr>
                <w:noProof/>
                <w:webHidden/>
              </w:rPr>
              <w:fldChar w:fldCharType="end"/>
            </w:r>
          </w:hyperlink>
        </w:p>
        <w:p w14:paraId="6BE20637" w14:textId="77777777" w:rsidR="00FE4E29" w:rsidRDefault="00FE4E29">
          <w:pPr>
            <w:pStyle w:val="TM4"/>
            <w:tabs>
              <w:tab w:val="left" w:pos="1440"/>
              <w:tab w:val="right" w:leader="dot" w:pos="9063"/>
            </w:tabs>
            <w:rPr>
              <w:rFonts w:cstheme="minorBidi"/>
              <w:noProof/>
              <w:sz w:val="22"/>
              <w:szCs w:val="22"/>
            </w:rPr>
          </w:pPr>
          <w:hyperlink w:anchor="_Toc490328782" w:history="1">
            <w:r w:rsidRPr="00CF7A18">
              <w:rPr>
                <w:rStyle w:val="Lienhypertexte"/>
                <w:noProof/>
              </w:rPr>
              <w:t>I. 9. B.</w:t>
            </w:r>
            <w:r>
              <w:rPr>
                <w:rFonts w:cstheme="minorBidi"/>
                <w:noProof/>
                <w:sz w:val="22"/>
                <w:szCs w:val="22"/>
              </w:rPr>
              <w:tab/>
            </w:r>
            <w:r w:rsidRPr="00CF7A18">
              <w:rPr>
                <w:rStyle w:val="Lienhypertexte"/>
                <w:noProof/>
              </w:rPr>
              <w:t>Experimental results</w:t>
            </w:r>
            <w:r>
              <w:rPr>
                <w:noProof/>
                <w:webHidden/>
              </w:rPr>
              <w:tab/>
            </w:r>
            <w:r>
              <w:rPr>
                <w:noProof/>
                <w:webHidden/>
              </w:rPr>
              <w:fldChar w:fldCharType="begin"/>
            </w:r>
            <w:r>
              <w:rPr>
                <w:noProof/>
                <w:webHidden/>
              </w:rPr>
              <w:instrText xml:space="preserve"> PAGEREF _Toc490328782 \h </w:instrText>
            </w:r>
            <w:r>
              <w:rPr>
                <w:noProof/>
                <w:webHidden/>
              </w:rPr>
            </w:r>
            <w:r>
              <w:rPr>
                <w:noProof/>
                <w:webHidden/>
              </w:rPr>
              <w:fldChar w:fldCharType="separate"/>
            </w:r>
            <w:r>
              <w:rPr>
                <w:noProof/>
                <w:webHidden/>
              </w:rPr>
              <w:t>31</w:t>
            </w:r>
            <w:r>
              <w:rPr>
                <w:noProof/>
                <w:webHidden/>
              </w:rPr>
              <w:fldChar w:fldCharType="end"/>
            </w:r>
          </w:hyperlink>
        </w:p>
        <w:p w14:paraId="59154DB0" w14:textId="77777777" w:rsidR="00FE4E29" w:rsidRDefault="00FE4E29">
          <w:pPr>
            <w:pStyle w:val="TM4"/>
            <w:tabs>
              <w:tab w:val="left" w:pos="1440"/>
              <w:tab w:val="right" w:leader="dot" w:pos="9063"/>
            </w:tabs>
            <w:rPr>
              <w:rFonts w:cstheme="minorBidi"/>
              <w:noProof/>
              <w:sz w:val="22"/>
              <w:szCs w:val="22"/>
            </w:rPr>
          </w:pPr>
          <w:hyperlink w:anchor="_Toc490328783" w:history="1">
            <w:r w:rsidRPr="00CF7A18">
              <w:rPr>
                <w:rStyle w:val="Lienhypertexte"/>
                <w:noProof/>
              </w:rPr>
              <w:t>I. 9. C.</w:t>
            </w:r>
            <w:r>
              <w:rPr>
                <w:rFonts w:cstheme="minorBidi"/>
                <w:noProof/>
                <w:sz w:val="22"/>
                <w:szCs w:val="22"/>
              </w:rPr>
              <w:tab/>
            </w:r>
            <w:r w:rsidRPr="00CF7A18">
              <w:rPr>
                <w:rStyle w:val="Lienhypertexte"/>
                <w:noProof/>
              </w:rPr>
              <w:t>The memory sources of dreams</w:t>
            </w:r>
            <w:r>
              <w:rPr>
                <w:noProof/>
                <w:webHidden/>
              </w:rPr>
              <w:tab/>
            </w:r>
            <w:r>
              <w:rPr>
                <w:noProof/>
                <w:webHidden/>
              </w:rPr>
              <w:fldChar w:fldCharType="begin"/>
            </w:r>
            <w:r>
              <w:rPr>
                <w:noProof/>
                <w:webHidden/>
              </w:rPr>
              <w:instrText xml:space="preserve"> PAGEREF _Toc490328783 \h </w:instrText>
            </w:r>
            <w:r>
              <w:rPr>
                <w:noProof/>
                <w:webHidden/>
              </w:rPr>
            </w:r>
            <w:r>
              <w:rPr>
                <w:noProof/>
                <w:webHidden/>
              </w:rPr>
              <w:fldChar w:fldCharType="separate"/>
            </w:r>
            <w:r>
              <w:rPr>
                <w:noProof/>
                <w:webHidden/>
              </w:rPr>
              <w:t>31</w:t>
            </w:r>
            <w:r>
              <w:rPr>
                <w:noProof/>
                <w:webHidden/>
              </w:rPr>
              <w:fldChar w:fldCharType="end"/>
            </w:r>
          </w:hyperlink>
        </w:p>
        <w:p w14:paraId="21522D62" w14:textId="77777777" w:rsidR="00FE4E29" w:rsidRDefault="00FE4E29">
          <w:pPr>
            <w:pStyle w:val="TM3"/>
            <w:tabs>
              <w:tab w:val="left" w:pos="1200"/>
              <w:tab w:val="right" w:leader="dot" w:pos="9063"/>
            </w:tabs>
            <w:rPr>
              <w:rFonts w:cstheme="minorBidi"/>
              <w:i w:val="0"/>
              <w:iCs w:val="0"/>
              <w:noProof/>
              <w:sz w:val="22"/>
              <w:szCs w:val="22"/>
            </w:rPr>
          </w:pPr>
          <w:hyperlink w:anchor="_Toc490328784" w:history="1">
            <w:r w:rsidRPr="00CF7A18">
              <w:rPr>
                <w:rStyle w:val="Lienhypertexte"/>
                <w:noProof/>
              </w:rPr>
              <w:t>I. 10.</w:t>
            </w:r>
            <w:r>
              <w:rPr>
                <w:rFonts w:cstheme="minorBidi"/>
                <w:i w:val="0"/>
                <w:iCs w:val="0"/>
                <w:noProof/>
                <w:sz w:val="22"/>
                <w:szCs w:val="22"/>
              </w:rPr>
              <w:tab/>
            </w:r>
            <w:r w:rsidRPr="00CF7A18">
              <w:rPr>
                <w:rStyle w:val="Lienhypertexte"/>
                <w:noProof/>
              </w:rPr>
              <w:t>The function(s) of dreams</w:t>
            </w:r>
            <w:r>
              <w:rPr>
                <w:noProof/>
                <w:webHidden/>
              </w:rPr>
              <w:tab/>
            </w:r>
            <w:r>
              <w:rPr>
                <w:noProof/>
                <w:webHidden/>
              </w:rPr>
              <w:fldChar w:fldCharType="begin"/>
            </w:r>
            <w:r>
              <w:rPr>
                <w:noProof/>
                <w:webHidden/>
              </w:rPr>
              <w:instrText xml:space="preserve"> PAGEREF _Toc490328784 \h </w:instrText>
            </w:r>
            <w:r>
              <w:rPr>
                <w:noProof/>
                <w:webHidden/>
              </w:rPr>
            </w:r>
            <w:r>
              <w:rPr>
                <w:noProof/>
                <w:webHidden/>
              </w:rPr>
              <w:fldChar w:fldCharType="separate"/>
            </w:r>
            <w:r>
              <w:rPr>
                <w:noProof/>
                <w:webHidden/>
              </w:rPr>
              <w:t>31</w:t>
            </w:r>
            <w:r>
              <w:rPr>
                <w:noProof/>
                <w:webHidden/>
              </w:rPr>
              <w:fldChar w:fldCharType="end"/>
            </w:r>
          </w:hyperlink>
        </w:p>
        <w:p w14:paraId="68A3D746" w14:textId="77777777" w:rsidR="00FE4E29" w:rsidRDefault="00FE4E29">
          <w:pPr>
            <w:pStyle w:val="TM4"/>
            <w:tabs>
              <w:tab w:val="left" w:pos="1680"/>
              <w:tab w:val="right" w:leader="dot" w:pos="9063"/>
            </w:tabs>
            <w:rPr>
              <w:rFonts w:cstheme="minorBidi"/>
              <w:noProof/>
              <w:sz w:val="22"/>
              <w:szCs w:val="22"/>
            </w:rPr>
          </w:pPr>
          <w:hyperlink w:anchor="_Toc490328785" w:history="1">
            <w:r w:rsidRPr="00CF7A18">
              <w:rPr>
                <w:rStyle w:val="Lienhypertexte"/>
                <w:noProof/>
              </w:rPr>
              <w:t>I. 10. A.</w:t>
            </w:r>
            <w:r>
              <w:rPr>
                <w:rFonts w:cstheme="minorBidi"/>
                <w:noProof/>
                <w:sz w:val="22"/>
                <w:szCs w:val="22"/>
              </w:rPr>
              <w:tab/>
            </w:r>
            <w:r w:rsidRPr="00CF7A18">
              <w:rPr>
                <w:rStyle w:val="Lienhypertexte"/>
                <w:noProof/>
              </w:rPr>
              <w:t>Historical perspective</w:t>
            </w:r>
            <w:r>
              <w:rPr>
                <w:noProof/>
                <w:webHidden/>
              </w:rPr>
              <w:tab/>
            </w:r>
            <w:r>
              <w:rPr>
                <w:noProof/>
                <w:webHidden/>
              </w:rPr>
              <w:fldChar w:fldCharType="begin"/>
            </w:r>
            <w:r>
              <w:rPr>
                <w:noProof/>
                <w:webHidden/>
              </w:rPr>
              <w:instrText xml:space="preserve"> PAGEREF _Toc490328785 \h </w:instrText>
            </w:r>
            <w:r>
              <w:rPr>
                <w:noProof/>
                <w:webHidden/>
              </w:rPr>
            </w:r>
            <w:r>
              <w:rPr>
                <w:noProof/>
                <w:webHidden/>
              </w:rPr>
              <w:fldChar w:fldCharType="separate"/>
            </w:r>
            <w:r>
              <w:rPr>
                <w:noProof/>
                <w:webHidden/>
              </w:rPr>
              <w:t>31</w:t>
            </w:r>
            <w:r>
              <w:rPr>
                <w:noProof/>
                <w:webHidden/>
              </w:rPr>
              <w:fldChar w:fldCharType="end"/>
            </w:r>
          </w:hyperlink>
        </w:p>
        <w:p w14:paraId="70868DFD" w14:textId="77777777" w:rsidR="00FE4E29" w:rsidRDefault="00FE4E29">
          <w:pPr>
            <w:pStyle w:val="TM4"/>
            <w:tabs>
              <w:tab w:val="left" w:pos="1680"/>
              <w:tab w:val="right" w:leader="dot" w:pos="9063"/>
            </w:tabs>
            <w:rPr>
              <w:rFonts w:cstheme="minorBidi"/>
              <w:noProof/>
              <w:sz w:val="22"/>
              <w:szCs w:val="22"/>
            </w:rPr>
          </w:pPr>
          <w:hyperlink w:anchor="_Toc490328786" w:history="1">
            <w:r w:rsidRPr="00CF7A18">
              <w:rPr>
                <w:rStyle w:val="Lienhypertexte"/>
                <w:noProof/>
              </w:rPr>
              <w:t>I. 10. B.</w:t>
            </w:r>
            <w:r>
              <w:rPr>
                <w:rFonts w:cstheme="minorBidi"/>
                <w:noProof/>
                <w:sz w:val="22"/>
                <w:szCs w:val="22"/>
              </w:rPr>
              <w:tab/>
            </w:r>
            <w:r w:rsidRPr="00CF7A18">
              <w:rPr>
                <w:rStyle w:val="Lienhypertexte"/>
                <w:noProof/>
              </w:rPr>
              <w:t>Emotional regulation</w:t>
            </w:r>
            <w:r>
              <w:rPr>
                <w:noProof/>
                <w:webHidden/>
              </w:rPr>
              <w:tab/>
            </w:r>
            <w:r>
              <w:rPr>
                <w:noProof/>
                <w:webHidden/>
              </w:rPr>
              <w:fldChar w:fldCharType="begin"/>
            </w:r>
            <w:r>
              <w:rPr>
                <w:noProof/>
                <w:webHidden/>
              </w:rPr>
              <w:instrText xml:space="preserve"> PAGEREF _Toc490328786 \h </w:instrText>
            </w:r>
            <w:r>
              <w:rPr>
                <w:noProof/>
                <w:webHidden/>
              </w:rPr>
            </w:r>
            <w:r>
              <w:rPr>
                <w:noProof/>
                <w:webHidden/>
              </w:rPr>
              <w:fldChar w:fldCharType="separate"/>
            </w:r>
            <w:r>
              <w:rPr>
                <w:noProof/>
                <w:webHidden/>
              </w:rPr>
              <w:t>31</w:t>
            </w:r>
            <w:r>
              <w:rPr>
                <w:noProof/>
                <w:webHidden/>
              </w:rPr>
              <w:fldChar w:fldCharType="end"/>
            </w:r>
          </w:hyperlink>
        </w:p>
        <w:p w14:paraId="750222E2" w14:textId="77777777" w:rsidR="00FE4E29" w:rsidRDefault="00FE4E29">
          <w:pPr>
            <w:pStyle w:val="TM4"/>
            <w:tabs>
              <w:tab w:val="left" w:pos="1680"/>
              <w:tab w:val="right" w:leader="dot" w:pos="9063"/>
            </w:tabs>
            <w:rPr>
              <w:rFonts w:cstheme="minorBidi"/>
              <w:noProof/>
              <w:sz w:val="22"/>
              <w:szCs w:val="22"/>
            </w:rPr>
          </w:pPr>
          <w:hyperlink w:anchor="_Toc490328787" w:history="1">
            <w:r w:rsidRPr="00CF7A18">
              <w:rPr>
                <w:rStyle w:val="Lienhypertexte"/>
                <w:noProof/>
              </w:rPr>
              <w:t>I. 10. C.</w:t>
            </w:r>
            <w:r>
              <w:rPr>
                <w:rFonts w:cstheme="minorBidi"/>
                <w:noProof/>
                <w:sz w:val="22"/>
                <w:szCs w:val="22"/>
              </w:rPr>
              <w:tab/>
            </w:r>
            <w:r w:rsidRPr="00CF7A18">
              <w:rPr>
                <w:rStyle w:val="Lienhypertexte"/>
                <w:noProof/>
              </w:rPr>
              <w:t>Memory processing</w:t>
            </w:r>
            <w:r>
              <w:rPr>
                <w:noProof/>
                <w:webHidden/>
              </w:rPr>
              <w:tab/>
            </w:r>
            <w:r>
              <w:rPr>
                <w:noProof/>
                <w:webHidden/>
              </w:rPr>
              <w:fldChar w:fldCharType="begin"/>
            </w:r>
            <w:r>
              <w:rPr>
                <w:noProof/>
                <w:webHidden/>
              </w:rPr>
              <w:instrText xml:space="preserve"> PAGEREF _Toc490328787 \h </w:instrText>
            </w:r>
            <w:r>
              <w:rPr>
                <w:noProof/>
                <w:webHidden/>
              </w:rPr>
            </w:r>
            <w:r>
              <w:rPr>
                <w:noProof/>
                <w:webHidden/>
              </w:rPr>
              <w:fldChar w:fldCharType="separate"/>
            </w:r>
            <w:r>
              <w:rPr>
                <w:noProof/>
                <w:webHidden/>
              </w:rPr>
              <w:t>31</w:t>
            </w:r>
            <w:r>
              <w:rPr>
                <w:noProof/>
                <w:webHidden/>
              </w:rPr>
              <w:fldChar w:fldCharType="end"/>
            </w:r>
          </w:hyperlink>
        </w:p>
        <w:p w14:paraId="6E014198" w14:textId="77777777" w:rsidR="00FE4E29" w:rsidRDefault="00FE4E29">
          <w:pPr>
            <w:pStyle w:val="TM4"/>
            <w:tabs>
              <w:tab w:val="left" w:pos="1680"/>
              <w:tab w:val="right" w:leader="dot" w:pos="9063"/>
            </w:tabs>
            <w:rPr>
              <w:rFonts w:cstheme="minorBidi"/>
              <w:noProof/>
              <w:sz w:val="22"/>
              <w:szCs w:val="22"/>
            </w:rPr>
          </w:pPr>
          <w:hyperlink w:anchor="_Toc490328788" w:history="1">
            <w:r w:rsidRPr="00CF7A18">
              <w:rPr>
                <w:rStyle w:val="Lienhypertexte"/>
                <w:noProof/>
              </w:rPr>
              <w:t>I. 10. D.</w:t>
            </w:r>
            <w:r>
              <w:rPr>
                <w:rFonts w:cstheme="minorBidi"/>
                <w:noProof/>
                <w:sz w:val="22"/>
                <w:szCs w:val="22"/>
              </w:rPr>
              <w:tab/>
            </w:r>
            <w:r w:rsidRPr="00CF7A18">
              <w:rPr>
                <w:rStyle w:val="Lienhypertexte"/>
                <w:noProof/>
              </w:rPr>
              <w:t>Others hypotheses</w:t>
            </w:r>
            <w:r>
              <w:rPr>
                <w:noProof/>
                <w:webHidden/>
              </w:rPr>
              <w:tab/>
            </w:r>
            <w:r>
              <w:rPr>
                <w:noProof/>
                <w:webHidden/>
              </w:rPr>
              <w:fldChar w:fldCharType="begin"/>
            </w:r>
            <w:r>
              <w:rPr>
                <w:noProof/>
                <w:webHidden/>
              </w:rPr>
              <w:instrText xml:space="preserve"> PAGEREF _Toc490328788 \h </w:instrText>
            </w:r>
            <w:r>
              <w:rPr>
                <w:noProof/>
                <w:webHidden/>
              </w:rPr>
            </w:r>
            <w:r>
              <w:rPr>
                <w:noProof/>
                <w:webHidden/>
              </w:rPr>
              <w:fldChar w:fldCharType="separate"/>
            </w:r>
            <w:r>
              <w:rPr>
                <w:noProof/>
                <w:webHidden/>
              </w:rPr>
              <w:t>31</w:t>
            </w:r>
            <w:r>
              <w:rPr>
                <w:noProof/>
                <w:webHidden/>
              </w:rPr>
              <w:fldChar w:fldCharType="end"/>
            </w:r>
          </w:hyperlink>
        </w:p>
        <w:p w14:paraId="413E4A0C" w14:textId="77777777" w:rsidR="00FE4E29" w:rsidRDefault="00FE4E29">
          <w:pPr>
            <w:pStyle w:val="TM2"/>
            <w:tabs>
              <w:tab w:val="left" w:pos="720"/>
              <w:tab w:val="right" w:leader="dot" w:pos="9063"/>
            </w:tabs>
            <w:rPr>
              <w:rFonts w:cstheme="minorBidi"/>
              <w:smallCaps w:val="0"/>
              <w:noProof/>
              <w:sz w:val="22"/>
              <w:szCs w:val="22"/>
            </w:rPr>
          </w:pPr>
          <w:hyperlink w:anchor="_Toc490328789" w:history="1">
            <w:r w:rsidRPr="00CF7A18">
              <w:rPr>
                <w:rStyle w:val="Lienhypertexte"/>
                <w:noProof/>
              </w:rPr>
              <w:t>IV.</w:t>
            </w:r>
            <w:r>
              <w:rPr>
                <w:rFonts w:cstheme="minorBidi"/>
                <w:smallCaps w:val="0"/>
                <w:noProof/>
                <w:sz w:val="22"/>
                <w:szCs w:val="22"/>
              </w:rPr>
              <w:tab/>
            </w:r>
            <w:r w:rsidRPr="00CF7A18">
              <w:rPr>
                <w:rStyle w:val="Lienhypertexte"/>
                <w:noProof/>
              </w:rPr>
              <w:t>Hypothesis and objectives</w:t>
            </w:r>
            <w:r>
              <w:rPr>
                <w:noProof/>
                <w:webHidden/>
              </w:rPr>
              <w:tab/>
            </w:r>
            <w:r>
              <w:rPr>
                <w:noProof/>
                <w:webHidden/>
              </w:rPr>
              <w:fldChar w:fldCharType="begin"/>
            </w:r>
            <w:r>
              <w:rPr>
                <w:noProof/>
                <w:webHidden/>
              </w:rPr>
              <w:instrText xml:space="preserve"> PAGEREF _Toc490328789 \h </w:instrText>
            </w:r>
            <w:r>
              <w:rPr>
                <w:noProof/>
                <w:webHidden/>
              </w:rPr>
            </w:r>
            <w:r>
              <w:rPr>
                <w:noProof/>
                <w:webHidden/>
              </w:rPr>
              <w:fldChar w:fldCharType="separate"/>
            </w:r>
            <w:r>
              <w:rPr>
                <w:noProof/>
                <w:webHidden/>
              </w:rPr>
              <w:t>32</w:t>
            </w:r>
            <w:r>
              <w:rPr>
                <w:noProof/>
                <w:webHidden/>
              </w:rPr>
              <w:fldChar w:fldCharType="end"/>
            </w:r>
          </w:hyperlink>
        </w:p>
        <w:p w14:paraId="0DAB8282" w14:textId="77777777" w:rsidR="00FE4E29" w:rsidRDefault="00FE4E29">
          <w:pPr>
            <w:pStyle w:val="TM3"/>
            <w:tabs>
              <w:tab w:val="left" w:pos="1200"/>
              <w:tab w:val="right" w:leader="dot" w:pos="9063"/>
            </w:tabs>
            <w:rPr>
              <w:rFonts w:cstheme="minorBidi"/>
              <w:i w:val="0"/>
              <w:iCs w:val="0"/>
              <w:noProof/>
              <w:sz w:val="22"/>
              <w:szCs w:val="22"/>
            </w:rPr>
          </w:pPr>
          <w:hyperlink w:anchor="_Toc490328790" w:history="1">
            <w:r w:rsidRPr="00CF7A18">
              <w:rPr>
                <w:rStyle w:val="Lienhypertexte"/>
                <w:noProof/>
              </w:rPr>
              <w:t>I. 11.</w:t>
            </w:r>
            <w:r>
              <w:rPr>
                <w:rFonts w:cstheme="minorBidi"/>
                <w:i w:val="0"/>
                <w:iCs w:val="0"/>
                <w:noProof/>
                <w:sz w:val="22"/>
                <w:szCs w:val="22"/>
              </w:rPr>
              <w:tab/>
            </w:r>
            <w:r w:rsidRPr="00CF7A18">
              <w:rPr>
                <w:rStyle w:val="Lienhypertexte"/>
                <w:noProof/>
              </w:rPr>
              <w:t>Unresolved issues</w:t>
            </w:r>
            <w:r>
              <w:rPr>
                <w:noProof/>
                <w:webHidden/>
              </w:rPr>
              <w:tab/>
            </w:r>
            <w:r>
              <w:rPr>
                <w:noProof/>
                <w:webHidden/>
              </w:rPr>
              <w:fldChar w:fldCharType="begin"/>
            </w:r>
            <w:r>
              <w:rPr>
                <w:noProof/>
                <w:webHidden/>
              </w:rPr>
              <w:instrText xml:space="preserve"> PAGEREF _Toc490328790 \h </w:instrText>
            </w:r>
            <w:r>
              <w:rPr>
                <w:noProof/>
                <w:webHidden/>
              </w:rPr>
            </w:r>
            <w:r>
              <w:rPr>
                <w:noProof/>
                <w:webHidden/>
              </w:rPr>
              <w:fldChar w:fldCharType="separate"/>
            </w:r>
            <w:r>
              <w:rPr>
                <w:noProof/>
                <w:webHidden/>
              </w:rPr>
              <w:t>32</w:t>
            </w:r>
            <w:r>
              <w:rPr>
                <w:noProof/>
                <w:webHidden/>
              </w:rPr>
              <w:fldChar w:fldCharType="end"/>
            </w:r>
          </w:hyperlink>
        </w:p>
        <w:p w14:paraId="07BA6808" w14:textId="77777777" w:rsidR="00FE4E29" w:rsidRDefault="00FE4E29">
          <w:pPr>
            <w:pStyle w:val="TM4"/>
            <w:tabs>
              <w:tab w:val="left" w:pos="1680"/>
              <w:tab w:val="right" w:leader="dot" w:pos="9063"/>
            </w:tabs>
            <w:rPr>
              <w:rFonts w:cstheme="minorBidi"/>
              <w:noProof/>
              <w:sz w:val="22"/>
              <w:szCs w:val="22"/>
            </w:rPr>
          </w:pPr>
          <w:hyperlink w:anchor="_Toc490328791" w:history="1">
            <w:r w:rsidRPr="00CF7A18">
              <w:rPr>
                <w:rStyle w:val="Lienhypertexte"/>
                <w:noProof/>
              </w:rPr>
              <w:t>I. 11. A.</w:t>
            </w:r>
            <w:r>
              <w:rPr>
                <w:rFonts w:cstheme="minorBidi"/>
                <w:noProof/>
                <w:sz w:val="22"/>
                <w:szCs w:val="22"/>
              </w:rPr>
              <w:tab/>
            </w:r>
            <w:r w:rsidRPr="00CF7A18">
              <w:rPr>
                <w:rStyle w:val="Lienhypertexte"/>
                <w:noProof/>
              </w:rPr>
              <w:t>Differences between HR and LR at awakening</w:t>
            </w:r>
            <w:r>
              <w:rPr>
                <w:noProof/>
                <w:webHidden/>
              </w:rPr>
              <w:tab/>
            </w:r>
            <w:r>
              <w:rPr>
                <w:noProof/>
                <w:webHidden/>
              </w:rPr>
              <w:fldChar w:fldCharType="begin"/>
            </w:r>
            <w:r>
              <w:rPr>
                <w:noProof/>
                <w:webHidden/>
              </w:rPr>
              <w:instrText xml:space="preserve"> PAGEREF _Toc490328791 \h </w:instrText>
            </w:r>
            <w:r>
              <w:rPr>
                <w:noProof/>
                <w:webHidden/>
              </w:rPr>
            </w:r>
            <w:r>
              <w:rPr>
                <w:noProof/>
                <w:webHidden/>
              </w:rPr>
              <w:fldChar w:fldCharType="separate"/>
            </w:r>
            <w:r>
              <w:rPr>
                <w:noProof/>
                <w:webHidden/>
              </w:rPr>
              <w:t>32</w:t>
            </w:r>
            <w:r>
              <w:rPr>
                <w:noProof/>
                <w:webHidden/>
              </w:rPr>
              <w:fldChar w:fldCharType="end"/>
            </w:r>
          </w:hyperlink>
        </w:p>
        <w:p w14:paraId="1535B43B" w14:textId="77777777" w:rsidR="00FE4E29" w:rsidRDefault="00FE4E29">
          <w:pPr>
            <w:pStyle w:val="TM4"/>
            <w:tabs>
              <w:tab w:val="left" w:pos="1680"/>
              <w:tab w:val="right" w:leader="dot" w:pos="9063"/>
            </w:tabs>
            <w:rPr>
              <w:rFonts w:cstheme="minorBidi"/>
              <w:noProof/>
              <w:sz w:val="22"/>
              <w:szCs w:val="22"/>
            </w:rPr>
          </w:pPr>
          <w:hyperlink w:anchor="_Toc490328792" w:history="1">
            <w:r w:rsidRPr="00CF7A18">
              <w:rPr>
                <w:rStyle w:val="Lienhypertexte"/>
                <w:noProof/>
              </w:rPr>
              <w:t>I. 11. B.</w:t>
            </w:r>
            <w:r>
              <w:rPr>
                <w:rFonts w:cstheme="minorBidi"/>
                <w:noProof/>
                <w:sz w:val="22"/>
                <w:szCs w:val="22"/>
              </w:rPr>
              <w:tab/>
            </w:r>
            <w:r w:rsidRPr="00CF7A18">
              <w:rPr>
                <w:rStyle w:val="Lienhypertexte"/>
                <w:noProof/>
              </w:rPr>
              <w:t>Differences in the micro-structure of HR and LR</w:t>
            </w:r>
            <w:r>
              <w:rPr>
                <w:noProof/>
                <w:webHidden/>
              </w:rPr>
              <w:tab/>
            </w:r>
            <w:r>
              <w:rPr>
                <w:noProof/>
                <w:webHidden/>
              </w:rPr>
              <w:fldChar w:fldCharType="begin"/>
            </w:r>
            <w:r>
              <w:rPr>
                <w:noProof/>
                <w:webHidden/>
              </w:rPr>
              <w:instrText xml:space="preserve"> PAGEREF _Toc490328792 \h </w:instrText>
            </w:r>
            <w:r>
              <w:rPr>
                <w:noProof/>
                <w:webHidden/>
              </w:rPr>
            </w:r>
            <w:r>
              <w:rPr>
                <w:noProof/>
                <w:webHidden/>
              </w:rPr>
              <w:fldChar w:fldCharType="separate"/>
            </w:r>
            <w:r>
              <w:rPr>
                <w:noProof/>
                <w:webHidden/>
              </w:rPr>
              <w:t>32</w:t>
            </w:r>
            <w:r>
              <w:rPr>
                <w:noProof/>
                <w:webHidden/>
              </w:rPr>
              <w:fldChar w:fldCharType="end"/>
            </w:r>
          </w:hyperlink>
        </w:p>
        <w:p w14:paraId="484FED30" w14:textId="77777777" w:rsidR="00FE4E29" w:rsidRDefault="00FE4E29">
          <w:pPr>
            <w:pStyle w:val="TM4"/>
            <w:tabs>
              <w:tab w:val="left" w:pos="1680"/>
              <w:tab w:val="right" w:leader="dot" w:pos="9063"/>
            </w:tabs>
            <w:rPr>
              <w:rFonts w:cstheme="minorBidi"/>
              <w:noProof/>
              <w:sz w:val="22"/>
              <w:szCs w:val="22"/>
            </w:rPr>
          </w:pPr>
          <w:hyperlink w:anchor="_Toc490328793" w:history="1">
            <w:r w:rsidRPr="00CF7A18">
              <w:rPr>
                <w:rStyle w:val="Lienhypertexte"/>
                <w:noProof/>
              </w:rPr>
              <w:t>I. 11. C.</w:t>
            </w:r>
            <w:r>
              <w:rPr>
                <w:rFonts w:cstheme="minorBidi"/>
                <w:noProof/>
                <w:sz w:val="22"/>
                <w:szCs w:val="22"/>
              </w:rPr>
              <w:tab/>
            </w:r>
            <w:r w:rsidRPr="00CF7A18">
              <w:rPr>
                <w:rStyle w:val="Lienhypertexte"/>
                <w:noProof/>
              </w:rPr>
              <w:t>What are the memory sources of dreaming?</w:t>
            </w:r>
            <w:r>
              <w:rPr>
                <w:noProof/>
                <w:webHidden/>
              </w:rPr>
              <w:tab/>
            </w:r>
            <w:r>
              <w:rPr>
                <w:noProof/>
                <w:webHidden/>
              </w:rPr>
              <w:fldChar w:fldCharType="begin"/>
            </w:r>
            <w:r>
              <w:rPr>
                <w:noProof/>
                <w:webHidden/>
              </w:rPr>
              <w:instrText xml:space="preserve"> PAGEREF _Toc490328793 \h </w:instrText>
            </w:r>
            <w:r>
              <w:rPr>
                <w:noProof/>
                <w:webHidden/>
              </w:rPr>
            </w:r>
            <w:r>
              <w:rPr>
                <w:noProof/>
                <w:webHidden/>
              </w:rPr>
              <w:fldChar w:fldCharType="separate"/>
            </w:r>
            <w:r>
              <w:rPr>
                <w:noProof/>
                <w:webHidden/>
              </w:rPr>
              <w:t>32</w:t>
            </w:r>
            <w:r>
              <w:rPr>
                <w:noProof/>
                <w:webHidden/>
              </w:rPr>
              <w:fldChar w:fldCharType="end"/>
            </w:r>
          </w:hyperlink>
        </w:p>
        <w:p w14:paraId="3D4B154B" w14:textId="77777777" w:rsidR="00FE4E29" w:rsidRDefault="00FE4E29">
          <w:pPr>
            <w:pStyle w:val="TM1"/>
            <w:rPr>
              <w:rFonts w:cstheme="minorBidi"/>
              <w:b w:val="0"/>
              <w:bCs w:val="0"/>
              <w:caps w:val="0"/>
              <w:noProof/>
              <w:sz w:val="22"/>
              <w:szCs w:val="22"/>
            </w:rPr>
          </w:pPr>
          <w:hyperlink w:anchor="_Toc490328794" w:history="1">
            <w:r w:rsidRPr="00CF7A18">
              <w:rPr>
                <w:rStyle w:val="Lienhypertexte"/>
                <w:noProof/>
              </w:rPr>
              <w:t>EXPERIMENTAL RESULTS</w:t>
            </w:r>
            <w:r>
              <w:rPr>
                <w:noProof/>
                <w:webHidden/>
              </w:rPr>
              <w:tab/>
            </w:r>
            <w:r>
              <w:rPr>
                <w:noProof/>
                <w:webHidden/>
              </w:rPr>
              <w:fldChar w:fldCharType="begin"/>
            </w:r>
            <w:r>
              <w:rPr>
                <w:noProof/>
                <w:webHidden/>
              </w:rPr>
              <w:instrText xml:space="preserve"> PAGEREF _Toc490328794 \h </w:instrText>
            </w:r>
            <w:r>
              <w:rPr>
                <w:noProof/>
                <w:webHidden/>
              </w:rPr>
            </w:r>
            <w:r>
              <w:rPr>
                <w:noProof/>
                <w:webHidden/>
              </w:rPr>
              <w:fldChar w:fldCharType="separate"/>
            </w:r>
            <w:r>
              <w:rPr>
                <w:noProof/>
                <w:webHidden/>
              </w:rPr>
              <w:t>33</w:t>
            </w:r>
            <w:r>
              <w:rPr>
                <w:noProof/>
                <w:webHidden/>
              </w:rPr>
              <w:fldChar w:fldCharType="end"/>
            </w:r>
          </w:hyperlink>
        </w:p>
        <w:p w14:paraId="047CA355" w14:textId="77777777" w:rsidR="00FE4E29" w:rsidRDefault="00FE4E29">
          <w:pPr>
            <w:pStyle w:val="TM1"/>
            <w:rPr>
              <w:rFonts w:cstheme="minorBidi"/>
              <w:b w:val="0"/>
              <w:bCs w:val="0"/>
              <w:caps w:val="0"/>
              <w:noProof/>
              <w:sz w:val="22"/>
              <w:szCs w:val="22"/>
            </w:rPr>
          </w:pPr>
          <w:hyperlink w:anchor="_Toc490328795" w:history="1">
            <w:r w:rsidRPr="00CF7A18">
              <w:rPr>
                <w:rStyle w:val="Lienhypertexte"/>
                <w:noProof/>
              </w:rPr>
              <w:t>METHODOLOGICAL DEVELOPMENT</w:t>
            </w:r>
            <w:r>
              <w:rPr>
                <w:noProof/>
                <w:webHidden/>
              </w:rPr>
              <w:tab/>
            </w:r>
            <w:r>
              <w:rPr>
                <w:noProof/>
                <w:webHidden/>
              </w:rPr>
              <w:fldChar w:fldCharType="begin"/>
            </w:r>
            <w:r>
              <w:rPr>
                <w:noProof/>
                <w:webHidden/>
              </w:rPr>
              <w:instrText xml:space="preserve"> PAGEREF _Toc490328795 \h </w:instrText>
            </w:r>
            <w:r>
              <w:rPr>
                <w:noProof/>
                <w:webHidden/>
              </w:rPr>
            </w:r>
            <w:r>
              <w:rPr>
                <w:noProof/>
                <w:webHidden/>
              </w:rPr>
              <w:fldChar w:fldCharType="separate"/>
            </w:r>
            <w:r>
              <w:rPr>
                <w:noProof/>
                <w:webHidden/>
              </w:rPr>
              <w:t>34</w:t>
            </w:r>
            <w:r>
              <w:rPr>
                <w:noProof/>
                <w:webHidden/>
              </w:rPr>
              <w:fldChar w:fldCharType="end"/>
            </w:r>
          </w:hyperlink>
        </w:p>
        <w:p w14:paraId="3C92B97D" w14:textId="77777777" w:rsidR="00FE4E29" w:rsidRDefault="00FE4E29">
          <w:pPr>
            <w:pStyle w:val="TM1"/>
            <w:rPr>
              <w:rFonts w:cstheme="minorBidi"/>
              <w:b w:val="0"/>
              <w:bCs w:val="0"/>
              <w:caps w:val="0"/>
              <w:noProof/>
              <w:sz w:val="22"/>
              <w:szCs w:val="22"/>
            </w:rPr>
          </w:pPr>
          <w:hyperlink w:anchor="_Toc490328796" w:history="1">
            <w:r w:rsidRPr="00CF7A18">
              <w:rPr>
                <w:rStyle w:val="Lienhypertexte"/>
                <w:noProof/>
              </w:rPr>
              <w:t>GENERAL DISCUSSION</w:t>
            </w:r>
            <w:r>
              <w:rPr>
                <w:noProof/>
                <w:webHidden/>
              </w:rPr>
              <w:tab/>
            </w:r>
            <w:r>
              <w:rPr>
                <w:noProof/>
                <w:webHidden/>
              </w:rPr>
              <w:fldChar w:fldCharType="begin"/>
            </w:r>
            <w:r>
              <w:rPr>
                <w:noProof/>
                <w:webHidden/>
              </w:rPr>
              <w:instrText xml:space="preserve"> PAGEREF _Toc490328796 \h </w:instrText>
            </w:r>
            <w:r>
              <w:rPr>
                <w:noProof/>
                <w:webHidden/>
              </w:rPr>
            </w:r>
            <w:r>
              <w:rPr>
                <w:noProof/>
                <w:webHidden/>
              </w:rPr>
              <w:fldChar w:fldCharType="separate"/>
            </w:r>
            <w:r>
              <w:rPr>
                <w:noProof/>
                <w:webHidden/>
              </w:rPr>
              <w:t>35</w:t>
            </w:r>
            <w:r>
              <w:rPr>
                <w:noProof/>
                <w:webHidden/>
              </w:rPr>
              <w:fldChar w:fldCharType="end"/>
            </w:r>
          </w:hyperlink>
        </w:p>
        <w:p w14:paraId="63E2C06F" w14:textId="77777777" w:rsidR="00FE4E29" w:rsidRDefault="00FE4E29">
          <w:pPr>
            <w:pStyle w:val="TM1"/>
            <w:rPr>
              <w:rFonts w:cstheme="minorBidi"/>
              <w:b w:val="0"/>
              <w:bCs w:val="0"/>
              <w:caps w:val="0"/>
              <w:noProof/>
              <w:sz w:val="22"/>
              <w:szCs w:val="22"/>
            </w:rPr>
          </w:pPr>
          <w:hyperlink w:anchor="_Toc490328797" w:history="1">
            <w:r w:rsidRPr="00CF7A18">
              <w:rPr>
                <w:rStyle w:val="Lienhypertexte"/>
                <w:noProof/>
              </w:rPr>
              <w:t>ANNEXES</w:t>
            </w:r>
            <w:r>
              <w:rPr>
                <w:noProof/>
                <w:webHidden/>
              </w:rPr>
              <w:tab/>
            </w:r>
            <w:r>
              <w:rPr>
                <w:noProof/>
                <w:webHidden/>
              </w:rPr>
              <w:fldChar w:fldCharType="begin"/>
            </w:r>
            <w:r>
              <w:rPr>
                <w:noProof/>
                <w:webHidden/>
              </w:rPr>
              <w:instrText xml:space="preserve"> PAGEREF _Toc490328797 \h </w:instrText>
            </w:r>
            <w:r>
              <w:rPr>
                <w:noProof/>
                <w:webHidden/>
              </w:rPr>
            </w:r>
            <w:r>
              <w:rPr>
                <w:noProof/>
                <w:webHidden/>
              </w:rPr>
              <w:fldChar w:fldCharType="separate"/>
            </w:r>
            <w:r>
              <w:rPr>
                <w:noProof/>
                <w:webHidden/>
              </w:rPr>
              <w:t>36</w:t>
            </w:r>
            <w:r>
              <w:rPr>
                <w:noProof/>
                <w:webHidden/>
              </w:rPr>
              <w:fldChar w:fldCharType="end"/>
            </w:r>
          </w:hyperlink>
        </w:p>
        <w:p w14:paraId="0CFD3BDE" w14:textId="77777777" w:rsidR="00FE4E29" w:rsidRDefault="00FE4E29">
          <w:pPr>
            <w:pStyle w:val="TM1"/>
            <w:rPr>
              <w:rFonts w:cstheme="minorBidi"/>
              <w:b w:val="0"/>
              <w:bCs w:val="0"/>
              <w:caps w:val="0"/>
              <w:noProof/>
              <w:sz w:val="22"/>
              <w:szCs w:val="22"/>
            </w:rPr>
          </w:pPr>
          <w:hyperlink w:anchor="_Toc490328798" w:history="1">
            <w:r w:rsidRPr="00CF7A18">
              <w:rPr>
                <w:rStyle w:val="Lienhypertexte"/>
                <w:noProof/>
              </w:rPr>
              <w:t>REFERENCES</w:t>
            </w:r>
            <w:r>
              <w:rPr>
                <w:noProof/>
                <w:webHidden/>
              </w:rPr>
              <w:tab/>
            </w:r>
            <w:r>
              <w:rPr>
                <w:noProof/>
                <w:webHidden/>
              </w:rPr>
              <w:fldChar w:fldCharType="begin"/>
            </w:r>
            <w:r>
              <w:rPr>
                <w:noProof/>
                <w:webHidden/>
              </w:rPr>
              <w:instrText xml:space="preserve"> PAGEREF _Toc490328798 \h </w:instrText>
            </w:r>
            <w:r>
              <w:rPr>
                <w:noProof/>
                <w:webHidden/>
              </w:rPr>
            </w:r>
            <w:r>
              <w:rPr>
                <w:noProof/>
                <w:webHidden/>
              </w:rPr>
              <w:fldChar w:fldCharType="separate"/>
            </w:r>
            <w:r>
              <w:rPr>
                <w:noProof/>
                <w:webHidden/>
              </w:rPr>
              <w:t>37</w:t>
            </w:r>
            <w:r>
              <w:rPr>
                <w:noProof/>
                <w:webHidden/>
              </w:rPr>
              <w:fldChar w:fldCharType="end"/>
            </w:r>
          </w:hyperlink>
        </w:p>
        <w:p w14:paraId="61D32C23" w14:textId="70D7BF2C" w:rsidR="00E8570D" w:rsidRDefault="009306E8" w:rsidP="00A06F55">
          <w:r>
            <w:rPr>
              <w:rFonts w:asciiTheme="minorHAnsi" w:hAnsiTheme="minorHAnsi" w:cstheme="minorHAnsi"/>
              <w:sz w:val="20"/>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4" w:name="_Toc490328741"/>
      <w:r>
        <w:t>LIST OF PUBLICATIONS</w:t>
      </w:r>
      <w:bookmarkEnd w:id="4"/>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5" w:name="_Toc490328742"/>
      <w:r>
        <w:t xml:space="preserve">LIST OF </w:t>
      </w:r>
      <w:r w:rsidR="002053F7">
        <w:t>ACRONYM</w:t>
      </w:r>
      <w:r w:rsidR="00954560" w:rsidRPr="003A78B4">
        <w:t>S</w:t>
      </w:r>
      <w:bookmarkEnd w:id="5"/>
    </w:p>
    <w:p w14:paraId="6483BBA3" w14:textId="77777777" w:rsidR="00954560" w:rsidRDefault="00954560" w:rsidP="00D249CA">
      <w:r>
        <w:br w:type="page"/>
      </w:r>
    </w:p>
    <w:p w14:paraId="51DD8507" w14:textId="1A4A2696" w:rsidR="00451D36" w:rsidRDefault="00565B07" w:rsidP="00451D36">
      <w:pPr>
        <w:pStyle w:val="Partie"/>
      </w:pPr>
      <w:bookmarkStart w:id="6" w:name="_Toc490328743"/>
      <w:r>
        <w:t>FIGURES AND TABLES</w:t>
      </w:r>
      <w:bookmarkEnd w:id="6"/>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7" w:name="_Toc490328744"/>
      <w:r w:rsidRPr="00334756">
        <w:rPr>
          <w:lang w:val="fr-FR"/>
        </w:rPr>
        <w:t>ACKNOWLEDGMENTS</w:t>
      </w:r>
      <w:bookmarkEnd w:id="7"/>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8" w:name="_Toc490328745"/>
      <w:r w:rsidRPr="00334756">
        <w:rPr>
          <w:lang w:val="fr-FR"/>
        </w:rPr>
        <w:t>GENERAL INTRODUCTION</w:t>
      </w:r>
      <w:bookmarkEnd w:id="8"/>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9" w:name="_Toc490328746"/>
      <w:r>
        <w:t>The science of sleep and dreams</w:t>
      </w:r>
      <w:bookmarkEnd w:id="9"/>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10" w:name="_Toc490328747"/>
      <w:r>
        <w:t>Dreams</w:t>
      </w:r>
      <w:bookmarkEnd w:id="10"/>
    </w:p>
    <w:p w14:paraId="2E055A61" w14:textId="302E2318" w:rsidR="00471E4D" w:rsidRDefault="002018D2" w:rsidP="00D249CA">
      <w:pPr>
        <w:pStyle w:val="Titre2"/>
      </w:pPr>
      <w:bookmarkStart w:id="11" w:name="_Toc490328748"/>
      <w:r>
        <w:t xml:space="preserve">Modern </w:t>
      </w:r>
      <w:r w:rsidR="00CA6FD3">
        <w:t>d</w:t>
      </w:r>
      <w:r w:rsidR="00112EBE">
        <w:t>efinition</w:t>
      </w:r>
      <w:bookmarkEnd w:id="11"/>
      <w:r w:rsidR="00112EBE">
        <w:t xml:space="preserve"> </w:t>
      </w:r>
    </w:p>
    <w:p w14:paraId="2CFFD5C8" w14:textId="2A23DB61"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FC4B35">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FC4B35" w:rsidRPr="00FC4B35">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FC4B35">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FC4B35" w:rsidRPr="00FC4B35">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2FD8B52F" w:rsidR="003D4D4F" w:rsidRDefault="007C642E" w:rsidP="003D4D4F">
      <w:pPr>
        <w:pStyle w:val="Titre2"/>
        <w:rPr>
          <w:rStyle w:val="hvr"/>
        </w:rPr>
      </w:pPr>
      <w:bookmarkStart w:id="12" w:name="_Toc490328749"/>
      <w:r>
        <w:rPr>
          <w:rStyle w:val="hvr"/>
        </w:rPr>
        <w:t>Scientific conceptualization</w:t>
      </w:r>
      <w:bookmarkEnd w:id="12"/>
    </w:p>
    <w:p w14:paraId="70976BBF" w14:textId="0C47DF29" w:rsidR="00185F7C" w:rsidRPr="00FA1D24" w:rsidRDefault="00B8192F" w:rsidP="00847791">
      <w:pPr>
        <w:rPr>
          <w:rStyle w:val="hvr"/>
          <w:color w:val="FF0000"/>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FC4B3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FC4B35" w:rsidRPr="00FC4B3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FC4B35">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FC4B35" w:rsidRPr="00FC4B35">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sidRPr="00D173ED">
        <w:rPr>
          <w:rStyle w:val="hvr"/>
        </w:rPr>
        <w:t xml:space="preserve">As a consequence, </w:t>
      </w:r>
      <w:r w:rsidR="00D173ED" w:rsidRPr="00D173ED">
        <w:rPr>
          <w:rStyle w:val="hvr"/>
        </w:rPr>
        <w:t xml:space="preserve">most of the </w:t>
      </w:r>
      <w:r w:rsidR="00A52DF0">
        <w:rPr>
          <w:rStyle w:val="hvr"/>
        </w:rPr>
        <w:t xml:space="preserve">dream </w:t>
      </w:r>
      <w:r w:rsidR="00D173ED" w:rsidRPr="00D173ED">
        <w:rPr>
          <w:rStyle w:val="hvr"/>
        </w:rPr>
        <w:t>research</w:t>
      </w:r>
      <w:r w:rsidR="00A52DF0">
        <w:rPr>
          <w:rStyle w:val="hvr"/>
        </w:rPr>
        <w:t xml:space="preserve"> </w:t>
      </w:r>
      <w:r w:rsidR="00D173ED" w:rsidRPr="00D173ED">
        <w:rPr>
          <w:rStyle w:val="hvr"/>
        </w:rPr>
        <w:t>has in fact focused on dream reports</w:t>
      </w:r>
      <w:r w:rsidR="00D173ED">
        <w:rPr>
          <w:rStyle w:val="hvr"/>
          <w:color w:val="FF0000"/>
        </w:rPr>
        <w:t>.</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fldSimple w:instr=" SEQ Figure \* ARABIC ">
        <w:r w:rsidR="00136A0A">
          <w:rPr>
            <w:noProof/>
          </w:rPr>
          <w:t>1</w:t>
        </w:r>
      </w:fldSimple>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25A4C032" w14:textId="57A20377" w:rsidR="00432459" w:rsidRDefault="00144D00" w:rsidP="00D249CA">
      <w:pPr>
        <w:rPr>
          <w:rStyle w:val="hvr"/>
        </w:rPr>
      </w:pPr>
      <w:r>
        <w:rPr>
          <w:rStyle w:val="hvr"/>
        </w:rPr>
        <w:t xml:space="preserve">Because of this inherent constraint, dreaming still remains one of the great mystery of the human cognition. </w:t>
      </w:r>
      <w:r w:rsidR="00C1792A">
        <w:rPr>
          <w:rStyle w:val="hvr"/>
        </w:rPr>
        <w:t>S</w:t>
      </w:r>
      <w:r w:rsidR="00032EE2">
        <w:rPr>
          <w:rStyle w:val="hvr"/>
        </w:rPr>
        <w:t xml:space="preserve">everal questions </w:t>
      </w:r>
      <w:r>
        <w:rPr>
          <w:rStyle w:val="hvr"/>
        </w:rPr>
        <w:t xml:space="preserve">on its nature and meaning are still not answered: </w:t>
      </w:r>
      <w:r w:rsidR="00DD03BA">
        <w:rPr>
          <w:rStyle w:val="hvr"/>
        </w:rPr>
        <w:t>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are, the function(s) of dreaming?</w:t>
      </w:r>
      <w:r w:rsidR="00C744C8">
        <w:rPr>
          <w:rStyle w:val="hvr"/>
        </w:rPr>
        <w:t xml:space="preserve"> What are the neurophysiological correlates of dreaming? </w:t>
      </w:r>
    </w:p>
    <w:p w14:paraId="4E83921E" w14:textId="77259463" w:rsidR="00032EE2" w:rsidRPr="00706D88" w:rsidRDefault="00432459" w:rsidP="00D249CA">
      <w:pPr>
        <w:rPr>
          <w:rStyle w:val="hvr"/>
        </w:rPr>
      </w:pPr>
      <w:r w:rsidRPr="00706D88">
        <w:rPr>
          <w:rStyle w:val="hvr"/>
        </w:rPr>
        <w:t>The aim of the present thesis</w:t>
      </w:r>
      <w:r w:rsidR="004A5288" w:rsidRPr="00706D88">
        <w:rPr>
          <w:rStyle w:val="hvr"/>
        </w:rPr>
        <w:t xml:space="preserve"> </w:t>
      </w:r>
      <w:r w:rsidRPr="00706D88">
        <w:rPr>
          <w:rStyle w:val="hvr"/>
        </w:rPr>
        <w:t>is to offer a modest contribution to the ongoing effo</w:t>
      </w:r>
      <w:r w:rsidR="00C1393D" w:rsidRPr="00706D88">
        <w:rPr>
          <w:rStyle w:val="hvr"/>
        </w:rPr>
        <w:t xml:space="preserve">rt to </w:t>
      </w:r>
      <w:r w:rsidRPr="00706D88">
        <w:rPr>
          <w:rStyle w:val="hvr"/>
        </w:rPr>
        <w:t xml:space="preserve">solve these </w:t>
      </w:r>
      <w:r w:rsidR="00C1393D" w:rsidRPr="00706D88">
        <w:rPr>
          <w:rStyle w:val="hvr"/>
        </w:rPr>
        <w:t xml:space="preserve">questions. </w:t>
      </w:r>
      <w:r w:rsidR="005F7767" w:rsidRPr="00706D88">
        <w:rPr>
          <w:rStyle w:val="hvr"/>
        </w:rPr>
        <w:t xml:space="preserve">Our first research axis </w:t>
      </w:r>
      <w:r w:rsidR="00E7258D" w:rsidRPr="00706D88">
        <w:rPr>
          <w:rStyle w:val="hvr"/>
        </w:rPr>
        <w:t xml:space="preserve">concerned </w:t>
      </w:r>
      <w:r w:rsidR="004736AF" w:rsidRPr="00706D88">
        <w:rPr>
          <w:rStyle w:val="hvr"/>
        </w:rPr>
        <w:t>the neurophysiological correlates of dream recall frequency</w:t>
      </w:r>
      <w:r w:rsidR="00E7258D" w:rsidRPr="00706D88">
        <w:rPr>
          <w:rStyle w:val="hvr"/>
        </w:rPr>
        <w:t xml:space="preserve">. </w:t>
      </w:r>
    </w:p>
    <w:p w14:paraId="6FE3358A" w14:textId="0B52BAC7" w:rsidR="00AC2454" w:rsidRDefault="007D01E6" w:rsidP="00D249CA">
      <w:pPr>
        <w:pStyle w:val="Titre1"/>
      </w:pPr>
      <w:bookmarkStart w:id="13" w:name="_Toc490328750"/>
      <w:r>
        <w:t>Sleep</w:t>
      </w:r>
      <w:bookmarkEnd w:id="13"/>
    </w:p>
    <w:p w14:paraId="683C3F81" w14:textId="263E8B08" w:rsidR="00963E47" w:rsidRDefault="001B093C" w:rsidP="00D249CA">
      <w:pPr>
        <w:pStyle w:val="Titre2"/>
      </w:pPr>
      <w:bookmarkStart w:id="14" w:name="_Toc490328751"/>
      <w:r>
        <w:t>Definition</w:t>
      </w:r>
      <w:bookmarkEnd w:id="14"/>
    </w:p>
    <w:p w14:paraId="4AC18EC6" w14:textId="11715BCB" w:rsidR="002F4E2D" w:rsidRDefault="007625E6" w:rsidP="0085330A">
      <w:r>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FC4B35">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FC4B35" w:rsidRPr="00FC4B35">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FC4B35">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FC4B35" w:rsidRPr="00FC4B35">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FC4B35">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FC4B35" w:rsidRPr="00FC4B35">
        <w:t>(Andrillon 2016)</w:t>
      </w:r>
      <w:r w:rsidR="0033024D">
        <w:fldChar w:fldCharType="end"/>
      </w:r>
      <w:r w:rsidR="0033024D">
        <w:t>.</w:t>
      </w:r>
    </w:p>
    <w:p w14:paraId="06537E96" w14:textId="04203B0F" w:rsidR="00B360C6" w:rsidRDefault="00B360C6" w:rsidP="00B360C6">
      <w:pPr>
        <w:pStyle w:val="Titre2"/>
      </w:pPr>
      <w:bookmarkStart w:id="15" w:name="_Toc490328752"/>
      <w:r>
        <w:t>Polysomnographic recordings</w:t>
      </w:r>
      <w:bookmarkEnd w:id="15"/>
    </w:p>
    <w:p w14:paraId="365DEB51" w14:textId="0D397406"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sufficient information to identify sleep stages according to standard international established guidelines.</w:t>
      </w:r>
      <w:r w:rsidR="008C021C">
        <w:t xml:space="preserve"> P</w:t>
      </w:r>
      <w:r w:rsidR="00DD3101">
        <w:t xml:space="preserve">SG is the gold standard in modern sleep </w:t>
      </w:r>
      <w:r w:rsidR="002D7B96">
        <w:t>science</w:t>
      </w:r>
      <w:r w:rsidR="00DD3101">
        <w:t xml:space="preserve"> and is used in both clinical and research settings. </w:t>
      </w:r>
    </w:p>
    <w:p w14:paraId="0D33FFFF" w14:textId="68A1C2D1" w:rsidR="00B63577" w:rsidRDefault="00B63577" w:rsidP="00D249CA">
      <w:pPr>
        <w:pStyle w:val="Titre2"/>
      </w:pPr>
      <w:bookmarkStart w:id="16" w:name="_Toc490328753"/>
      <w:r w:rsidRPr="009E4964">
        <w:t>Sleep stages</w:t>
      </w:r>
      <w:bookmarkEnd w:id="16"/>
    </w:p>
    <w:p w14:paraId="1F2C489B" w14:textId="2ED3394C" w:rsidR="009820E1" w:rsidRDefault="009820E1" w:rsidP="004D554D">
      <w:r w:rsidRPr="009820E1">
        <w:t xml:space="preserve">A first set of rules were published by Rechtschaffen and Kales (R&amp;K) in 1968 </w:t>
      </w:r>
      <w:r w:rsidR="00D629F2">
        <w:fldChar w:fldCharType="begin"/>
      </w:r>
      <w:r w:rsidR="00FC4B35">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FC4B35" w:rsidRPr="00FC4B35">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FC4B35">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FC4B35" w:rsidRPr="00FC4B35">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 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796F71">
        <w:t xml:space="preserve">Figure </w:t>
      </w:r>
      <w:r w:rsidR="00796F71">
        <w:rPr>
          <w:noProof/>
        </w:rPr>
        <w:t>2</w:t>
      </w:r>
      <w:r w:rsidR="00796F71">
        <w:rPr>
          <w:b/>
        </w:rPr>
        <w:fldChar w:fldCharType="end"/>
      </w:r>
      <w:r w:rsidR="00F604CC">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Opening the eyes or engaging 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 xml:space="preserve">N1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 xml:space="preserve">are defined as sharp negative waves followed by a positive component, prominent over frontal scalp electrodes and lasting more than 0.5 seconds. </w:t>
      </w:r>
      <w:r w:rsidR="00F62805">
        <w:t>S</w:t>
      </w:r>
      <w:r w:rsidR="000466A9">
        <w:t>pindles refer to burst of 12 to 14 Hz waves predominant over central scalp 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 eye movements easily observable on the EOG channels. They consist of conjugate, 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is its muscle atonia, as revealed by a low 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 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7" w:name="_Ref490218273"/>
      <w:r>
        <w:t xml:space="preserve">Figure </w:t>
      </w:r>
      <w:fldSimple w:instr=" SEQ Figure \* ARABIC ">
        <w:r>
          <w:rPr>
            <w:noProof/>
          </w:rPr>
          <w:t>2</w:t>
        </w:r>
      </w:fldSimple>
      <w:bookmarkEnd w:id="17"/>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8" w:name="_Toc490328754"/>
      <w:r>
        <w:t>S</w:t>
      </w:r>
      <w:r w:rsidR="00B63577">
        <w:t>leep architecture</w:t>
      </w:r>
      <w:bookmarkEnd w:id="18"/>
    </w:p>
    <w:p w14:paraId="5D741411" w14:textId="7E65A541"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consists of a repetition of four or five </w:t>
      </w:r>
      <w:r w:rsidR="00E641B2">
        <w:t xml:space="preserve">90 to 110 minutes long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FC4B35">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FC4B35" w:rsidRPr="00FC4B35">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594E23">
      <w:pPr>
        <w:pStyle w:val="Paragraphedeliste"/>
        <w:numPr>
          <w:ilvl w:val="0"/>
          <w:numId w:val="9"/>
        </w:numPr>
      </w:pPr>
      <w:r>
        <w:t>REM sleep occurs in four to six discrete episodes each night with episodes generally lengthening as sleep period progresses</w:t>
      </w:r>
    </w:p>
    <w:p w14:paraId="51CE0110" w14:textId="77777777" w:rsidR="004953BB" w:rsidRDefault="004953BB" w:rsidP="00D249CA">
      <w:pPr>
        <w:pStyle w:val="Titre1"/>
      </w:pPr>
      <w:bookmarkStart w:id="19" w:name="_Toc490328755"/>
      <w:r>
        <w:t>Link between dreaming and sleep stages</w:t>
      </w:r>
      <w:bookmarkEnd w:id="19"/>
    </w:p>
    <w:p w14:paraId="670BADE2" w14:textId="77777777" w:rsidR="004953BB" w:rsidRDefault="004953BB" w:rsidP="00D249CA">
      <w:pPr>
        <w:pStyle w:val="Titre2"/>
      </w:pPr>
      <w:bookmarkStart w:id="20" w:name="_Toc490328756"/>
      <w:r>
        <w:t>The REM sleep hypothesis of dreaming</w:t>
      </w:r>
      <w:bookmarkEnd w:id="20"/>
    </w:p>
    <w:p w14:paraId="76C18A0A" w14:textId="40EB1CED"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C4B35">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C4B35" w:rsidRPr="00FC4B35">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FC4B35">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FC4B35" w:rsidRPr="00FC4B35">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FC4B3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FC4B35" w:rsidRPr="00FC4B3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C4B35">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C4B35" w:rsidRPr="00FC4B35">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FC4B35">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FC4B35" w:rsidRPr="00FC4B35">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1" w:name="_Toc490328757"/>
      <w:r>
        <w:t xml:space="preserve">The new hypothesis: </w:t>
      </w:r>
      <w:r w:rsidR="00B453A2">
        <w:t>a continuum of mentation during sleep</w:t>
      </w:r>
      <w:r w:rsidR="00F53DAD">
        <w:t>?</w:t>
      </w:r>
      <w:bookmarkEnd w:id="21"/>
    </w:p>
    <w:p w14:paraId="5B6A49AB" w14:textId="3A666823"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FC4B35">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FC4B35" w:rsidRPr="00FC4B35">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FC4B3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FC4B35" w:rsidRPr="00FC4B3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FC4B35">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FC4B35" w:rsidRPr="00FC4B35">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317ED3A5" w14:textId="5E4D2CDD" w:rsidR="00D71BC3"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FC4B35">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FC4B35" w:rsidRPr="00FC4B35">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r w:rsidR="004053B6">
        <w:t xml:space="preserve"> </w:t>
      </w:r>
    </w:p>
    <w:p w14:paraId="45F57A63" w14:textId="0EB2CCA6"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t xml:space="preserve">, </w:t>
      </w:r>
      <w:r w:rsidR="006F188C">
        <w:t xml:space="preserve">from the hypnagogic reveries typical of sleep onset to florid and vivid dreamlike experiences typical during REM sleep </w:t>
      </w:r>
      <w:r w:rsidR="006F188C">
        <w:fldChar w:fldCharType="begin"/>
      </w:r>
      <w:r w:rsidR="00FC4B35">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FC4B35" w:rsidRPr="00FC4B35">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5A6540C0" w:rsidR="000549D5" w:rsidRDefault="000549D5" w:rsidP="00B751F6">
      <w:pPr>
        <w:pStyle w:val="Lgende"/>
        <w:shd w:val="clear" w:color="auto" w:fill="FFFFFF" w:themeFill="background1"/>
      </w:pPr>
      <w:bookmarkStart w:id="22" w:name="_Ref490202523"/>
      <w:bookmarkStart w:id="23" w:name="_Ref490202517"/>
      <w:r>
        <w:t xml:space="preserve">Table </w:t>
      </w:r>
      <w:fldSimple w:instr=" SEQ Table \* ARABIC ">
        <w:r>
          <w:rPr>
            <w:noProof/>
          </w:rPr>
          <w:t>1</w:t>
        </w:r>
      </w:fldSimple>
      <w:bookmarkEnd w:id="22"/>
      <w:r>
        <w:t xml:space="preserve">: A brief description of sleep mentation in their typical order of placement during the sleep cycle. </w:t>
      </w:r>
      <w:r w:rsidRPr="001B75AE">
        <w:rPr>
          <w:b w:val="0"/>
        </w:rPr>
        <w:t xml:space="preserve">Modified from </w:t>
      </w:r>
      <w:r w:rsidRPr="001B75AE">
        <w:rPr>
          <w:b w:val="0"/>
        </w:rPr>
        <w:fldChar w:fldCharType="begin"/>
      </w:r>
      <w:r w:rsidR="00FC4B35">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1B75AE">
        <w:rPr>
          <w:b w:val="0"/>
        </w:rPr>
        <w:fldChar w:fldCharType="separate"/>
      </w:r>
      <w:r w:rsidR="00FC4B35" w:rsidRPr="00FC4B35">
        <w:t>(De Koninck 2012)</w:t>
      </w:r>
      <w:r w:rsidRPr="001B75AE">
        <w:rPr>
          <w:b w:val="0"/>
        </w:rPr>
        <w:fldChar w:fldCharType="end"/>
      </w:r>
      <w:r w:rsidRPr="001B75AE">
        <w:rPr>
          <w:b w:val="0"/>
        </w:rPr>
        <w:t>.</w:t>
      </w:r>
      <w:bookmarkEnd w:id="23"/>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2B27471C" w:rsidR="00DB2C69" w:rsidRDefault="00DB2C69" w:rsidP="006C32A3">
            <w:pPr>
              <w:jc w:val="left"/>
            </w:pPr>
            <w:r>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16A39C0D" w14:textId="2502B78B" w:rsidR="00351B28" w:rsidRDefault="00C249CC" w:rsidP="00D249CA">
      <w:pPr>
        <w:pStyle w:val="Titre1"/>
      </w:pPr>
      <w:bookmarkStart w:id="24" w:name="_Toc490328758"/>
      <w:r>
        <w:t>Neurophysiological</w:t>
      </w:r>
      <w:r w:rsidR="00351B28">
        <w:t xml:space="preserve"> correlates of dreaming</w:t>
      </w:r>
      <w:bookmarkEnd w:id="24"/>
    </w:p>
    <w:p w14:paraId="500CFB30" w14:textId="40A25BE7" w:rsidR="00791808" w:rsidRPr="00791808" w:rsidRDefault="005B125E" w:rsidP="00791808">
      <w:r>
        <w:t>Thanks to the recent advances in neuroimaging techniques, we have the means to measure, with unprecedented spatial and temporal accuracy, what is happening in the brain at a specific moment in time (see Box neuroimaging)</w:t>
      </w:r>
      <w:r w:rsidR="004A60A6">
        <w:t xml:space="preserve">. </w:t>
      </w:r>
      <w:r w:rsidR="00544CE6">
        <w:t xml:space="preserve">Yet, since it is now well-accepted that dreaming is not time-locked to a specific sleep stage, but can occur anytime during the night, we are currently unable </w:t>
      </w:r>
      <w:r w:rsidR="004A60A6" w:rsidRPr="004A60A6">
        <w:t>to localize when a dream occurs during the night</w:t>
      </w:r>
      <w:r w:rsidR="00544CE6">
        <w:t xml:space="preserve">. </w:t>
      </w:r>
      <w:r w:rsidR="00485D07">
        <w:t>T</w:t>
      </w:r>
      <w:r w:rsidR="002447A9">
        <w:t>his conceptual issue</w:t>
      </w:r>
      <w:r w:rsidR="00485D07">
        <w:t xml:space="preserve"> has not prevented</w:t>
      </w:r>
      <w:r w:rsidR="002447A9">
        <w:t xml:space="preserve"> sleep and dream researchers </w:t>
      </w:r>
      <w:r w:rsidR="00485D07">
        <w:t>to try to</w:t>
      </w:r>
      <w:r w:rsidR="002447A9">
        <w:t xml:space="preserve"> to </w:t>
      </w:r>
      <w:r w:rsidR="00485D07">
        <w:t xml:space="preserve">investigate the cerebral correlates of dreaming. </w:t>
      </w:r>
      <w:r w:rsidR="0069226C">
        <w:t xml:space="preserve">The main methods and findings are summarized in the following paragraphs. </w:t>
      </w:r>
    </w:p>
    <w:p w14:paraId="22F9CC21" w14:textId="77777777" w:rsidR="003B2404" w:rsidRDefault="003B2404" w:rsidP="00D249CA">
      <w:pPr>
        <w:pStyle w:val="Titre2"/>
      </w:pPr>
      <w:bookmarkStart w:id="25" w:name="_Toc490328759"/>
      <w:r>
        <w:t>Brain activity during REM sleep</w:t>
      </w:r>
      <w:bookmarkEnd w:id="25"/>
    </w:p>
    <w:p w14:paraId="2970EF32" w14:textId="5D201170" w:rsidR="007E66FC" w:rsidRDefault="0029275B" w:rsidP="00143594">
      <w:r>
        <w:t xml:space="preserve">On the basis of the REM sleep hypothesis of dreaming, </w:t>
      </w:r>
      <w:r w:rsidR="00D51011">
        <w:t xml:space="preserve">which was </w:t>
      </w:r>
      <w:r>
        <w:t xml:space="preserve">predominant during the nineties, </w:t>
      </w:r>
      <w:r w:rsidR="00D51011">
        <w:t xml:space="preserve">researchers used functional neuroimaging </w:t>
      </w:r>
      <w:r w:rsidR="007E66FC">
        <w:t>techniques</w:t>
      </w:r>
      <w:r w:rsidR="00D51011">
        <w:t xml:space="preserve"> such as positron emission tomography (PET) to investigate the brain activity during REM sleep. </w:t>
      </w:r>
      <w:r w:rsidR="00B70B29">
        <w:t>They reported that</w:t>
      </w:r>
      <w:r w:rsidR="00954E7D">
        <w:t>,</w:t>
      </w:r>
      <w:r w:rsidR="00B70B29">
        <w:t xml:space="preserve"> despite strong similarities between the wake and REM sleep electrophysiological scalp signals, the brain metabolism in these two vigilance states was </w:t>
      </w:r>
      <w:r w:rsidR="00FC4B35">
        <w:t xml:space="preserve">disparate </w:t>
      </w:r>
      <w:r w:rsidR="00FC4B35">
        <w:fldChar w:fldCharType="begin"/>
      </w:r>
      <w:r w:rsidR="00FC4B35">
        <w:instrText xml:space="preserve"> ADDIN ZOTERO_ITEM CSL_CITATION {"citationID":"4j00Bv1y","properties":{"formattedCitation":"(Braun et al. 1997; Maquet et al. 1996)","plainCitation":"(Braun et al. 1997; Maquet et al. 1996)"},"citationItems":[{"id":1241,"uris":["http://zotero.org/users/2461669/items/Q7UUGC2Q"],"uri":["http://zotero.org/users/2461669/items/Q7UUGC2Q"],"itemData":{"id":1241,"type":"article-journal","title":"Regional cerebral blood flow throughout the sleep-wake cycle. An H2 (15) O PET study.","container-title":"Brain: a journal of neurology","page":"1173–1197","volume":"120","issue":"7","source":"Google Scholar","author":[{"family":"Braun","given":"A. R."},{"family":"Balkin","given":"T. J."},{"family":"Wesenten","given":"N. J."},{"family":"Carson","given":"R. E."},{"family":"Varga","given":"M."},{"family":"Baldwin","given":"Pl"},{"family":"Selbie","given":"S."},{"family":"Belenky","given":"G."},{"family":"Herscovitch","given":"P."}],"issued":{"date-parts":[["1997"]]}}},{"id":1242,"uris":["http://zotero.org/users/2461669/items/5EB28PU5"],"uri":["http://zotero.org/users/2461669/items/5EB28PU5"],"itemData":{"id":1242,"type":"article-journal","title":"Functional neuroanatomy of human rapid-eye-movement sleep and dreaming","container-title":"Nature","page":"163-166","volume":"383","issue":"6596","author":[{"family":"Maquet","given":"Pierre"},{"family":"Péters","given":"Jean-Marie"},{"family":"Aerts","given":"Joël"},{"family":"Delfiore","given":"Guy"},{"family":"Degueldre","given":"Christian"},{"family":"Luxen","given":"André"},{"family":"Franck","given":"Georges"}],"issued":{"date-parts":[["1996"]]}}}],"schema":"https://github.com/citation-style-language/schema/raw/master/csl-citation.json"} </w:instrText>
      </w:r>
      <w:r w:rsidR="00FC4B35">
        <w:fldChar w:fldCharType="separate"/>
      </w:r>
      <w:r w:rsidR="00FC4B35" w:rsidRPr="00FC4B35">
        <w:t>(Braun et al. 1997; Maquet et al. 1996)</w:t>
      </w:r>
      <w:r w:rsidR="00FC4B35">
        <w:fldChar w:fldCharType="end"/>
      </w:r>
      <w:r w:rsidR="00DE282B">
        <w:t xml:space="preserve">. </w:t>
      </w:r>
      <w:r w:rsidR="00320712">
        <w:t>Among the most notable findings, the regional cerebral blood flow (rCBF) was decreased in several brain regions including the dorsolateral prefrontal cortex (</w:t>
      </w:r>
      <w:r w:rsidR="00294D92">
        <w:t>DL</w:t>
      </w:r>
      <w:r w:rsidR="00320712">
        <w:t xml:space="preserve">PFC), and was increased in other regions (occipital, temporal, and superior parietal cortices, hippocampal formation, anterior cingulate and the pons). </w:t>
      </w:r>
      <w:r w:rsidR="005A2F6F">
        <w:t>Following these works, researchers</w:t>
      </w:r>
      <w:r w:rsidR="00F40D55">
        <w:t xml:space="preserve"> postulated that these changes in the brain functional organization could explain the phenomenological characteristics of dream reports</w:t>
      </w:r>
      <w:r w:rsidR="00B07306">
        <w:t xml:space="preserve"> </w:t>
      </w:r>
      <w:r w:rsidR="00B07306">
        <w:fldChar w:fldCharType="begin"/>
      </w:r>
      <w:r w:rsidR="00B07306">
        <w:instrText xml:space="preserve"> ADDIN ZOTERO_ITEM CSL_CITATION {"citationID":"RAJsN4kz","properties":{"formattedCitation":"(Nir and Tononi 2010; Ruby 2011; Hobson, Pace-Schott, and Stickgold 2000)","plainCitation":"(Nir and Tononi 2010; Ruby 2011; Hobson, Pace-Schott, and Stickgold 2000)"},"citationItems":[{"id":1246,"uris":["http://zotero.org/users/2461669/items/C4I344S5"],"uri":["http://zotero.org/users/2461669/items/C4I344S5"],"itemData":{"id":1246,"type":"article-journal","title":"Dreaming and the brain: from phenomenology to neurophysiology","container-title":"Trends in Cognitive Sciences","page":"88-100","volume":"14","issue":"2","source":"CrossRef","DOI":"10.1016/j.tics.2009.12.001","ISSN":"13646613","shortTitle":"Dreaming and the brain","language":"en","author":[{"family":"Nir","given":"Yuval"},{"family":"Tononi","given":"Giulio"}],"issued":{"date-parts":[["2010",2]]}}},{"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1244,"uris":["http://zotero.org/users/2461669/items/2NP4AUM7"],"uri":["http://zotero.org/users/2461669/items/2NP4AUM7"],"itemData":{"id":1244,"type":"article-journal","title":"Dreaming and the brain: Toward a cognitive neuroscience of conscious states","container-title":"Behavioral and Brain Sciences","page":"793-842","volume":"23","issue":"6","source":"CrossRef","DOI":"10.1017/S0140525X00003976","ISSN":"0140525X","shortTitle":"Dreaming and the brain","author":[{"family":"Hobson","given":"J. Allan"},{"family":"Pace-Schott","given":"Edward F."},{"family":"Stickgold","given":"Robert"}],"issued":{"date-parts":[["2000",12]]}}}],"schema":"https://github.com/citation-style-language/schema/raw/master/csl-citation.json"} </w:instrText>
      </w:r>
      <w:r w:rsidR="00B07306">
        <w:fldChar w:fldCharType="separate"/>
      </w:r>
      <w:r w:rsidR="00B07306" w:rsidRPr="00B07306">
        <w:t>(Nir and Tononi 2010; Ruby 2011; Hobson, Pace-Schott, and Stickgold 2000)</w:t>
      </w:r>
      <w:r w:rsidR="00B07306">
        <w:fldChar w:fldCharType="end"/>
      </w:r>
      <w:r w:rsidR="005D1661">
        <w:t xml:space="preserve">. </w:t>
      </w:r>
      <w:r w:rsidR="00AC588D">
        <w:t xml:space="preserve">For instance, increased occipital cortex activity during REM sleep could explain the </w:t>
      </w:r>
      <w:r w:rsidR="00C1082C">
        <w:t xml:space="preserve">clear predominance of visual modality in dream reports, a phenomenon that Vincent van Gogh had already noticed when he wrote: </w:t>
      </w:r>
      <w:r w:rsidR="00C1082C" w:rsidRPr="00222AF6">
        <w:rPr>
          <w:i/>
        </w:rPr>
        <w:t>“I often think that the night is more alive and more richly colored than the day”</w:t>
      </w:r>
      <w:r w:rsidR="00C1082C">
        <w:t xml:space="preserve"> (Vincent van Gogh, 1888). </w:t>
      </w:r>
      <w:r w:rsidR="00C9328A">
        <w:t xml:space="preserve">Second, the increased activity during REM sleep in the hippocampal formation, a region well-known for its role in memory encoding and retrieval, could account for the presence of known images and characters in dreams. </w:t>
      </w:r>
      <w:r w:rsidR="00210A9E">
        <w:t>Finally, the decreased activity in the dorsolateral prefrontal cortex</w:t>
      </w:r>
      <w:r w:rsidR="00574C7B">
        <w:t>, a region involved in executive function, cognitive control and working memory,</w:t>
      </w:r>
      <w:r w:rsidR="00210A9E">
        <w:t xml:space="preserve"> could account for the lack of consistency, voluntary control and logical reasoning over the dream story.</w:t>
      </w:r>
      <w:r w:rsidR="00A601B1">
        <w:t xml:space="preserve"> This is consistent with studies</w:t>
      </w:r>
      <w:r w:rsidR="009648F4">
        <w:t xml:space="preserve"> </w:t>
      </w:r>
      <w:r w:rsidR="00A601B1">
        <w:t>on lucid dreaming which showed a partial reactivation</w:t>
      </w:r>
      <w:r w:rsidR="009648F4">
        <w:t xml:space="preserve"> of this area in lucid dreams compared to non-lucid dreams.</w:t>
      </w:r>
      <w:r w:rsidR="00827FC9">
        <w:t xml:space="preserve"> </w:t>
      </w:r>
      <w:r w:rsidR="00A3374C">
        <w:t>We will return to these correspondences between the phenomenology of dreams and brain activity in the chapter on the default mode network.</w:t>
      </w:r>
    </w:p>
    <w:p w14:paraId="1302A078" w14:textId="6C951F89" w:rsidR="0084539F" w:rsidRDefault="0084539F" w:rsidP="007E66FC">
      <w:pPr>
        <w:pStyle w:val="Titre2"/>
      </w:pPr>
      <w:bookmarkStart w:id="26" w:name="_Toc490328760"/>
      <w:r>
        <w:t>Brain activity during lucid dreaming</w:t>
      </w:r>
      <w:bookmarkEnd w:id="26"/>
    </w:p>
    <w:p w14:paraId="06BB3120" w14:textId="6A9F3658" w:rsidR="003B0CEC" w:rsidRDefault="000B191C" w:rsidP="003B0CEC">
      <w:pPr>
        <w:rPr>
          <w:color w:val="FF0000"/>
        </w:rPr>
      </w:pPr>
      <w:r>
        <w:t xml:space="preserve">Long considered </w:t>
      </w:r>
      <w:r w:rsidR="00E42E0D">
        <w:t>as a fantasy</w:t>
      </w:r>
      <w:r>
        <w:t xml:space="preserve">, lucid dreaming - the ability to become self-aware of dreaming during a dream, and in some cases, to control the dream scenario </w:t>
      </w:r>
      <w:r w:rsidR="00C9155E">
        <w:t>–</w:t>
      </w:r>
      <w:r>
        <w:t xml:space="preserve"> </w:t>
      </w:r>
      <w:r w:rsidR="00C9155E">
        <w:t xml:space="preserve">has recently gained considerable interest among researchers and the public. </w:t>
      </w:r>
      <w:r w:rsidR="00252C12">
        <w:t>The scientific study of lucid dreaming started in the nineteenth century when Hervey de Saint Denys, a learned oneirologist, published his landmark book “</w:t>
      </w:r>
      <w:r w:rsidR="00252C12">
        <w:rPr>
          <w:i/>
          <w:iCs/>
        </w:rPr>
        <w:t>Dreams and the Ways to Direct Them: Practical Observations”</w:t>
      </w:r>
      <w:r w:rsidR="00462D42">
        <w:rPr>
          <w:i/>
          <w:iCs/>
        </w:rPr>
        <w:t xml:space="preserve">, </w:t>
      </w:r>
      <w:r w:rsidR="00462D42" w:rsidRPr="00462D42">
        <w:rPr>
          <w:iCs/>
        </w:rPr>
        <w:t>in which he described his own</w:t>
      </w:r>
      <w:r w:rsidR="009324D6">
        <w:rPr>
          <w:iCs/>
        </w:rPr>
        <w:t xml:space="preserve"> lucid</w:t>
      </w:r>
      <w:r w:rsidR="00462D42" w:rsidRPr="00462D42">
        <w:rPr>
          <w:iCs/>
        </w:rPr>
        <w:t xml:space="preserve"> </w:t>
      </w:r>
      <w:r w:rsidR="009324D6">
        <w:rPr>
          <w:iCs/>
        </w:rPr>
        <w:t xml:space="preserve">dream experiences. </w:t>
      </w:r>
      <w:r w:rsidR="00574685">
        <w:t xml:space="preserve">More than a century later, </w:t>
      </w:r>
      <w:r w:rsidR="00CA3006">
        <w:t xml:space="preserve">more objective methods such as EEG and functional magnetic resonance imaging (fMRI) have become the technique of choice for understanding lucid dreams. </w:t>
      </w:r>
      <w:r w:rsidR="00866A7D">
        <w:t xml:space="preserve">Using a pre-determined ocular signal, Dresler was </w:t>
      </w:r>
      <w:r w:rsidR="000E6EEC">
        <w:t xml:space="preserve">remarkably </w:t>
      </w:r>
      <w:r w:rsidR="00866A7D">
        <w:t xml:space="preserve">able to measure, in real-time, the brain activity during lucid REM sleep and non-lucid REM sleep (though only one subject </w:t>
      </w:r>
      <w:r w:rsidR="00070B4C">
        <w:t xml:space="preserve">out of four </w:t>
      </w:r>
      <w:r w:rsidR="00866A7D">
        <w:t>had lu</w:t>
      </w:r>
      <w:r w:rsidR="002E18BE">
        <w:t>cid dreams of sufficient length</w:t>
      </w:r>
      <w:r w:rsidR="000E6EEC">
        <w:t xml:space="preserve">; </w:t>
      </w:r>
      <w:r w:rsidR="000E6EEC">
        <w:fldChar w:fldCharType="begin"/>
      </w:r>
      <w:r w:rsidR="000E6EEC">
        <w:instrText xml:space="preserve"> ADDIN ZOTERO_ITEM CSL_CITATION {"citationID":"aF1vVveS","properties":{"formattedCitation":"(Dresler et al. 2012)","plainCitation":"(Dresler et al. 2012)"},"citationItems":[{"id":94,"uris":["http://zotero.org/users/2461669/items/HWX5SQT9"],"uri":["http://zotero.org/users/2461669/items/HWX5SQT9"],"itemData":{"id":94,"type":"article-journal","title":"Neural correlates of dream lucidity obtained from contrasting lucid versus non-lucid REM sleep: a combined EEG/fMRI case study","container-title":"Sleep","page":"1017-1020","volume":"35","issue":"7","source":"PubMed","abstract":"STUDY OBJECTIVES: To investigate the neural correlates of lucid dreaming.\nDESIGN: Parallel EEG/fMRI recordings of night sleep.\nSETTING: Sleep laboratory and fMRI facilities.\nPARTICIPANTS: Four experienced lucid dreamers.\nINTERVENTIONS: N/A.\nMEASUREMENTS AND RESULTS: Out of 4 participants, one subject had 2 episodes of verified lucid REM sleep of sufficient length to be analyzed by fMRI. During lucid dreaming the bilateral precuneus, cuneus, parietal lobules, and prefrontal and occipito-temporal cortices activated strongly as compared with non-lucid REM sleep.\nCONCLUSIONS: In line with recent EEG data, lucid dreaming was associated with a reactivation of areas which are normally deactivated during REM sleep. This pattern of activity can explain the recovery of reflective cognitive capabilities that are the hallmark of lucid dreaming.","DOI":"10.5665/sleep.1974","ISSN":"1550-9109","note":"PMID: 22754049\nPMCID: PMC3369221","shortTitle":"Neural correlates of dream lucidity obtained from contrasting lucid versus non-lucid REM sleep","journalAbbreviation":"Sleep","language":"eng","author":[{"family":"Dresler","given":"Martin"},{"family":"Wehrle","given":"Renate"},{"family":"Spoormaker","given":"Victor I."},{"family":"Koch","given":"Stefan P."},{"family":"Holsboer","given":"Florian"},{"family":"Steiger","given":"Axel"},{"family":"Obrig","given":"Hellmuth"},{"family":"Sämann","given":"Philipp G."},{"family":"Czisch","given":"Michael"}],"issued":{"date-parts":[["2012",7]]}}}],"schema":"https://github.com/citation-style-language/schema/raw/master/csl-citation.json"} </w:instrText>
      </w:r>
      <w:r w:rsidR="000E6EEC">
        <w:fldChar w:fldCharType="separate"/>
      </w:r>
      <w:r w:rsidR="000E6EEC" w:rsidRPr="000E6EEC">
        <w:t>Dresler et al. 2012)</w:t>
      </w:r>
      <w:r w:rsidR="000E6EEC">
        <w:fldChar w:fldCharType="end"/>
      </w:r>
      <w:r w:rsidR="00C62151">
        <w:t xml:space="preserve">. </w:t>
      </w:r>
      <w:r w:rsidR="00A84239">
        <w:t xml:space="preserve">Lucid REM sleep was associated with a reactivation of areas that are normally deactivated during REM sleep, such as </w:t>
      </w:r>
      <w:r w:rsidR="000652F4">
        <w:t xml:space="preserve">bilateral </w:t>
      </w:r>
      <w:r w:rsidR="00F84BE2">
        <w:t xml:space="preserve">precuneous, </w:t>
      </w:r>
      <w:r w:rsidR="00A84239">
        <w:t xml:space="preserve">parietal lobules and prefrontal and occipito-temporal cortices. </w:t>
      </w:r>
      <w:r w:rsidR="00EC25B1">
        <w:t xml:space="preserve">Phenomenologically, these regions are </w:t>
      </w:r>
      <w:r w:rsidR="00F9202F">
        <w:t xml:space="preserve">either </w:t>
      </w:r>
      <w:r w:rsidR="00EC25B1">
        <w:t xml:space="preserve">involved in </w:t>
      </w:r>
      <w:r w:rsidR="00017404">
        <w:t xml:space="preserve">self-awareness and </w:t>
      </w:r>
      <w:r w:rsidR="00EC25B1">
        <w:t>executive functions</w:t>
      </w:r>
      <w:r w:rsidR="00E4396B">
        <w:t>,</w:t>
      </w:r>
      <w:r w:rsidR="00EC25B1">
        <w:t xml:space="preserve"> and their reactivation during lucid dream</w:t>
      </w:r>
      <w:r w:rsidR="00E4396B">
        <w:t>ing</w:t>
      </w:r>
      <w:r w:rsidR="00EC25B1">
        <w:t xml:space="preserve"> could account for the resurgence of </w:t>
      </w:r>
      <w:r w:rsidR="00E4396B">
        <w:t xml:space="preserve">a certain level of self-awareness and voluntary control. </w:t>
      </w:r>
      <w:r w:rsidR="000E6EEC">
        <w:t xml:space="preserve">Even more recently, </w:t>
      </w:r>
      <w:r w:rsidR="00D82EB1">
        <w:t xml:space="preserve">Voss was able to induce self-reflective awareness during dream using </w:t>
      </w:r>
      <w:r w:rsidR="00D82EB1" w:rsidRPr="00D82EB1">
        <w:t>fronto-temporal transcranial alternating current stimulation</w:t>
      </w:r>
      <w:r w:rsidR="00FE0A02">
        <w:t xml:space="preserve"> </w:t>
      </w:r>
      <w:r w:rsidR="00FE0A02">
        <w:fldChar w:fldCharType="begin"/>
      </w:r>
      <w:r w:rsidR="00FE0A02">
        <w:instrText xml:space="preserve"> ADDIN ZOTERO_ITEM CSL_CITATION {"citationID":"mhDboeA4","properties":{"formattedCitation":"(Voss et al. 2014)","plainCitation":"(Voss et al. 2014)"},"citationItems":[{"id":1248,"uris":["http://zotero.org/users/2461669/items/RK7HZ3CC"],"uri":["http://zotero.org/users/2461669/items/RK7HZ3CC"],"itemData":{"id":1248,"type":"article-journal","title":"Induction of self awareness in dreams through frontal low current stimulation of gamma activity","container-title":"Nature Neuroscience","page":"810-812","volume":"17","issue":"6","source":"CrossRef","DOI":"10.1038/nn.3719","ISSN":"1097-6256, 1546-1726","author":[{"family":"Voss","given":"Ursula"},{"family":"Holzmann","given":"Romain"},{"family":"Hobson","given":"Allan"},{"family":"Paulus","given":"Walter"},{"family":"Koppehele-Gossel","given":"Judith"},{"family":"Klimke","given":"Ansgar"},{"family":"Nitsche","given":"Michael A"}],"issued":{"date-parts":[["2014",5,11]]}}}],"schema":"https://github.com/citation-style-language/schema/raw/master/csl-citation.json"} </w:instrText>
      </w:r>
      <w:r w:rsidR="00FE0A02">
        <w:fldChar w:fldCharType="separate"/>
      </w:r>
      <w:r w:rsidR="00FE0A02" w:rsidRPr="00FE0A02">
        <w:t>(Voss et al. 2014)</w:t>
      </w:r>
      <w:r w:rsidR="00FE0A02">
        <w:fldChar w:fldCharType="end"/>
      </w:r>
      <w:r w:rsidR="00D82EB1">
        <w:t>. They reported that</w:t>
      </w:r>
      <w:r w:rsidR="00D82EB1" w:rsidRPr="00D82EB1">
        <w:t xml:space="preserve"> lucid </w:t>
      </w:r>
      <w:r w:rsidR="00696F45">
        <w:t xml:space="preserve">dreams </w:t>
      </w:r>
      <w:r w:rsidR="00D82EB1" w:rsidRPr="00D82EB1">
        <w:t xml:space="preserve">were most prominent during stimulation </w:t>
      </w:r>
      <w:r w:rsidR="009A6C0F">
        <w:t xml:space="preserve">in the lower gamma band (58% of lucid dreams following a stimulation at 25 Hz and 77% of lucid dreams following a stimulation at 40 Hz). </w:t>
      </w:r>
      <w:r w:rsidR="00696F45">
        <w:t>However, the lucidity was not assessed directly by the dreamer but assumed a posteriori if the subjects reported elevated ratings on a lucidity scale.</w:t>
      </w:r>
      <w:r w:rsidR="00C66D01">
        <w:t xml:space="preserve"> In conclusion, lucid dreaming provides an appealing and elegant way to study, in real time, the cerebral correlates of dreaming. </w:t>
      </w:r>
      <w:r w:rsidR="00AB0452">
        <w:t xml:space="preserve">Yet, the inherent problem with this method lies precisely in the fact that lucid dreams are, by nature, different from non-lucid dreams. </w:t>
      </w:r>
      <w:r w:rsidR="003B0CEC">
        <w:t>As exciting as the results are, it would be however difficult to generalize them to the research on non-lucid dreams.</w:t>
      </w:r>
      <w:r w:rsidR="00696F45">
        <w:t xml:space="preserve">  </w:t>
      </w:r>
    </w:p>
    <w:p w14:paraId="48BBD478" w14:textId="56584AE7" w:rsidR="004D5A45" w:rsidRDefault="00C71D28" w:rsidP="003B0CEC">
      <w:pPr>
        <w:pStyle w:val="Titre2"/>
      </w:pPr>
      <w:bookmarkStart w:id="27" w:name="_Toc490328761"/>
      <w:r>
        <w:t xml:space="preserve">Brain activity </w:t>
      </w:r>
      <w:r w:rsidR="008C7443">
        <w:t xml:space="preserve">in </w:t>
      </w:r>
      <w:r w:rsidR="001547A9">
        <w:t xml:space="preserve">the minutes preceding </w:t>
      </w:r>
      <w:r w:rsidR="0077629D">
        <w:t>a dream report</w:t>
      </w:r>
      <w:bookmarkEnd w:id="27"/>
    </w:p>
    <w:p w14:paraId="4445CAF9" w14:textId="52F9A404" w:rsidR="0022487E" w:rsidRDefault="001507BB" w:rsidP="005648B4">
      <w:r>
        <w:t xml:space="preserve">Another line of research consists in comparing the </w:t>
      </w:r>
      <w:r w:rsidR="00E53960">
        <w:t>EEG power in various frequency bands</w:t>
      </w:r>
      <w:r w:rsidR="00DB5BB0">
        <w:t xml:space="preserve"> in the minutes preceding a morning </w:t>
      </w:r>
      <w:r>
        <w:t xml:space="preserve">awakening </w:t>
      </w:r>
      <w:r w:rsidR="00E53960">
        <w:t xml:space="preserve">associated, </w:t>
      </w:r>
      <w:r>
        <w:t>or not</w:t>
      </w:r>
      <w:r w:rsidR="00E53960">
        <w:t>,</w:t>
      </w:r>
      <w:r>
        <w:t xml:space="preserve"> with a dream recall.</w:t>
      </w:r>
      <w:r w:rsidR="00436356">
        <w:t xml:space="preserve"> </w:t>
      </w:r>
      <w:r w:rsidR="00AF1157">
        <w:t>This paradigm has been used in several studies over the last decades</w:t>
      </w:r>
      <w:r w:rsidR="00A36985">
        <w:t xml:space="preserve">, the findings of which are summarized </w:t>
      </w:r>
      <w:r w:rsidR="00CA5C42">
        <w:t>as follows</w:t>
      </w:r>
      <w:r w:rsidR="00A36985">
        <w:t xml:space="preserve">. </w:t>
      </w:r>
    </w:p>
    <w:p w14:paraId="78F4D01E" w14:textId="44889B6E" w:rsidR="00B2004E" w:rsidRDefault="00F92E51" w:rsidP="005648B4">
      <w:r>
        <w:t xml:space="preserve">In 2004, </w:t>
      </w:r>
      <w:r w:rsidR="007B64F4">
        <w:t xml:space="preserve">Esposito reported that </w:t>
      </w:r>
      <w:r w:rsidR="004C2322">
        <w:t xml:space="preserve">in both REM and </w:t>
      </w:r>
      <w:r w:rsidR="00E41A70">
        <w:t>N2</w:t>
      </w:r>
      <w:r w:rsidR="004C2322">
        <w:t xml:space="preserve"> sleep,</w:t>
      </w:r>
      <w:r w:rsidR="00E41A70">
        <w:t xml:space="preserve"> dream recall was associated with a lower alpha and delta power in the 3 minutes preceding awakening. </w:t>
      </w:r>
      <w:r w:rsidR="007B08BD">
        <w:t xml:space="preserve">According to the authors, the alpha effect </w:t>
      </w:r>
      <w:r w:rsidR="007B64F4">
        <w:t xml:space="preserve">may reflect </w:t>
      </w:r>
      <w:r w:rsidR="007B08BD">
        <w:t xml:space="preserve">increased </w:t>
      </w:r>
      <w:r w:rsidR="007B64F4">
        <w:t xml:space="preserve">cognitive elaboration </w:t>
      </w:r>
      <w:r w:rsidR="005E2610">
        <w:t xml:space="preserve">and visual imagery </w:t>
      </w:r>
      <w:r w:rsidR="00021A27">
        <w:t>as well as</w:t>
      </w:r>
      <w:r w:rsidR="007B08BD">
        <w:t xml:space="preserve"> increased </w:t>
      </w:r>
      <w:r w:rsidR="007B64F4">
        <w:t>attention and memory processes.</w:t>
      </w:r>
      <w:r w:rsidR="008F7253">
        <w:t xml:space="preserve"> A few years later, Marzano found</w:t>
      </w:r>
      <w:r w:rsidR="00DB5BB0">
        <w:t xml:space="preserve"> that dream recall </w:t>
      </w:r>
      <w:r w:rsidR="008F7253">
        <w:t>after mo</w:t>
      </w:r>
      <w:r w:rsidR="00DB5BB0">
        <w:t xml:space="preserve">rning awakening from REM sleep was associated with </w:t>
      </w:r>
      <w:r w:rsidR="008F7253">
        <w:t xml:space="preserve">a higher frontal 5–7 Hz (theta) activity </w:t>
      </w:r>
      <w:r w:rsidR="00DB5BB0">
        <w:t>in the</w:t>
      </w:r>
      <w:r w:rsidR="00DB0B25">
        <w:t xml:space="preserve"> 5 minutes preceding awakening</w:t>
      </w:r>
      <w:r w:rsidR="00CE3D52">
        <w:t xml:space="preserve"> </w:t>
      </w:r>
      <w:r w:rsidR="00CE3D52">
        <w:fldChar w:fldCharType="begin"/>
      </w:r>
      <w:r w:rsidR="00CE3D52">
        <w:instrText xml:space="preserve"> ADDIN ZOTERO_ITEM CSL_CITATION {"citationID":"0aoBWB3k","properties":{"formattedCitation":"(Marzano et al. 2011)","plainCitation":"(Marzano et al. 2011)"},"citationItems":[{"id":47,"uris":["http://zotero.org/users/2461669/items/8ZVMEHEH"],"uri":["http://zotero.org/users/2461669/items/8ZVMEHEH"],"itemData":{"id":47,"type":"article-journal","title":"Recalling and Forgetting Dreams: Theta and Alpha Oscillations during Sleep Predict Subsequent Dream Recall","container-title":"The Journal of Neuroscience","page":"6674-6683","volume":"31","issue":"18","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physiological mechanisms underlying the encoding and recall of episodic memories may remain the same across different states of consciousness.","DOI":"10.1523/JNEUROSCI.0412-11.2011","journalAbbreviation":"The Journal of Neuroscience","author":[{"family":"Marzano","given":"Cristina"},{"family":"Ferrara","given":"Michele"},{"family":"Mauro","given":"Federica"},{"family":"Moroni","given":"Fabio"},{"family":"Gorgoni","given":"Maurizio"},{"family":"Tempesta","given":"Daniela"},{"family":"Cipolli","given":"Carlo"},{"family":"De Gennaro","given":"Luigi"}],"issued":{"date-parts":[["2011"]],"season":"mai"}}}],"schema":"https://github.com/citation-style-language/schema/raw/master/csl-citation.json"} </w:instrText>
      </w:r>
      <w:r w:rsidR="00CE3D52">
        <w:fldChar w:fldCharType="separate"/>
      </w:r>
      <w:r w:rsidR="00CE3D52" w:rsidRPr="00CE3D52">
        <w:t>(Marzano et al. 2011)</w:t>
      </w:r>
      <w:r w:rsidR="00CE3D52">
        <w:fldChar w:fldCharType="end"/>
      </w:r>
      <w:r w:rsidR="00DB0B25">
        <w:t>. In N2 sleep, dream recall was associated with a decrease</w:t>
      </w:r>
      <w:r w:rsidR="00CE3D52">
        <w:t xml:space="preserve"> in</w:t>
      </w:r>
      <w:r w:rsidR="00DB0B25">
        <w:t xml:space="preserve"> alpha power, </w:t>
      </w:r>
      <w:r w:rsidR="003D2969">
        <w:t>an observation consistent with Esposito’s results.</w:t>
      </w:r>
      <w:r w:rsidR="007E03DC">
        <w:t xml:space="preserve"> </w:t>
      </w:r>
      <w:r w:rsidR="00CF770D">
        <w:t>The same year, another study reported a lower delta power for the dream recall condition following awakening from N</w:t>
      </w:r>
      <w:r w:rsidR="005648B4">
        <w:t>2</w:t>
      </w:r>
      <w:r w:rsidR="00CF770D">
        <w:t xml:space="preserve"> sleep, and a higher alpha and beta power in occipital derivations for REM sleep </w:t>
      </w:r>
      <w:r w:rsidR="00CF770D">
        <w:fldChar w:fldCharType="begin"/>
      </w:r>
      <w:r w:rsidR="00CF770D">
        <w:instrText xml:space="preserve"> ADDIN ZOTERO_ITEM CSL_CITATION {"citationID":"HXI0Tezj","properties":{"formattedCitation":"(Chellappa et al. 2011)","plainCitation":"(Chellappa et al. 2011)"},"citationItems":[{"id":1251,"uris":["http://zotero.org/users/2461669/items/FUA2928X"],"uri":["http://zotero.org/users/2461669/items/FUA2928X"],"itemData":{"id":1251,"type":"article-journal","title":"Cortical activation patterns herald successful dream recall after NREM and REM sleep","container-title":"Biological Psychology","page":"251-256","volume":"87","issue":"2","source":"CrossRef","DOI":"10.1016/j.biopsycho.2011.03.004","ISSN":"03010511","language":"en","author":[{"family":"Chellappa","given":"Sarah Laxhmi"},{"family":"Frey","given":"Sylvia"},{"family":"Knoblauch","given":"Vera"},{"family":"Cajochen","given":"Christian"}],"issued":{"date-parts":[["2011",5]]}}}],"schema":"https://github.com/citation-style-language/schema/raw/master/csl-citation.json"} </w:instrText>
      </w:r>
      <w:r w:rsidR="00CF770D">
        <w:fldChar w:fldCharType="separate"/>
      </w:r>
      <w:r w:rsidR="00CF770D" w:rsidRPr="00CF770D">
        <w:t>(Chellappa et al. 2011)</w:t>
      </w:r>
      <w:r w:rsidR="00CF770D">
        <w:fldChar w:fldCharType="end"/>
      </w:r>
      <w:r w:rsidR="00CF770D">
        <w:t xml:space="preserve">. </w:t>
      </w:r>
      <w:r w:rsidR="003A4D14">
        <w:t xml:space="preserve">Finally, a recent study, </w:t>
      </w:r>
      <w:r w:rsidR="005648B4">
        <w:t xml:space="preserve">inaccurately </w:t>
      </w:r>
      <w:r w:rsidR="003A4D14">
        <w:t xml:space="preserve">entitled </w:t>
      </w:r>
      <w:r w:rsidR="003A4D14" w:rsidRPr="003A4D14">
        <w:rPr>
          <w:i/>
        </w:rPr>
        <w:t>“the cerebral correlates of dreaming”</w:t>
      </w:r>
      <w:r w:rsidR="003A4D14">
        <w:t xml:space="preserve">, </w:t>
      </w:r>
      <w:r w:rsidR="005648B4">
        <w:t xml:space="preserve">reported that in both N2 and REM sleep, reports of dream experience were associated with local decreases in delta power in posterior cortical regions in the 2 minutes preceding awakening. </w:t>
      </w:r>
      <w:r w:rsidR="003436A4">
        <w:t xml:space="preserve">The authors were able to predict whether an individual reported dreaming or the absence of dream experiences after awakening from N2 sleep by monitoring </w:t>
      </w:r>
      <w:r w:rsidR="005648B4">
        <w:t>this posterior ‘hot zone’ in real time</w:t>
      </w:r>
      <w:r w:rsidR="0063224A">
        <w:t>.</w:t>
      </w:r>
    </w:p>
    <w:p w14:paraId="47BFB728" w14:textId="3EA3925B" w:rsidR="0022487E" w:rsidRDefault="00436356" w:rsidP="005648B4">
      <w:r>
        <w:t>T</w:t>
      </w:r>
      <w:r w:rsidR="00794BA5">
        <w:t>he results</w:t>
      </w:r>
      <w:r>
        <w:t xml:space="preserve"> from these studies</w:t>
      </w:r>
      <w:r w:rsidR="00794BA5">
        <w:t xml:space="preserve"> are heterogeneous and sometimes contradictory.</w:t>
      </w:r>
      <w:r>
        <w:t xml:space="preserve"> Moreover, despite this paradigm</w:t>
      </w:r>
      <w:r w:rsidRPr="00436356">
        <w:t xml:space="preserve"> may seem attractive</w:t>
      </w:r>
      <w:r>
        <w:t xml:space="preserve"> at first</w:t>
      </w:r>
      <w:r w:rsidRPr="00436356">
        <w:t>, the problem</w:t>
      </w:r>
      <w:r>
        <w:t xml:space="preserve"> still remains</w:t>
      </w:r>
      <w:r w:rsidRPr="00436356">
        <w:t xml:space="preserve"> that we can never be sure whether the dream actually took place in the minutes just before awakening or several tens of minutes before.</w:t>
      </w:r>
    </w:p>
    <w:p w14:paraId="16C071CA" w14:textId="3D8C29C3" w:rsidR="002D6CED" w:rsidRDefault="00A34F4E" w:rsidP="005B21F9">
      <w:pPr>
        <w:pStyle w:val="Titre2"/>
      </w:pPr>
      <w:bookmarkStart w:id="28" w:name="_Toc490328762"/>
      <w:r>
        <w:t>Dreaming</w:t>
      </w:r>
      <w:r w:rsidR="00353E78">
        <w:t xml:space="preserve"> and the default mode network</w:t>
      </w:r>
      <w:r w:rsidR="007A6EA8">
        <w:t>: a conceptual framework</w:t>
      </w:r>
      <w:bookmarkEnd w:id="28"/>
    </w:p>
    <w:p w14:paraId="654AD0C8" w14:textId="55C228E1" w:rsidR="00DD3F60" w:rsidRDefault="0091150A" w:rsidP="00D249CA">
      <w:r>
        <w:t>The past few years have witnessed the emergence of a new conceptual framework of dreaming</w:t>
      </w:r>
      <w:r w:rsidR="00CB1FD9">
        <w:t xml:space="preserve">, </w:t>
      </w:r>
      <w:r w:rsidR="00945333">
        <w:t>centered</w:t>
      </w:r>
      <w:r w:rsidR="00F3647E">
        <w:t xml:space="preserve"> </w:t>
      </w:r>
      <w:r w:rsidR="00FD3AEA">
        <w:t>on</w:t>
      </w:r>
      <w:r w:rsidR="00E85881">
        <w:t xml:space="preserve"> the idea that dreaming is </w:t>
      </w:r>
      <w:r w:rsidR="00FD3AEA">
        <w:t>a</w:t>
      </w:r>
      <w:r w:rsidR="00E85881">
        <w:t xml:space="preserve"> </w:t>
      </w:r>
      <w:r w:rsidR="00995551">
        <w:t xml:space="preserve">specific </w:t>
      </w:r>
      <w:r w:rsidR="00E85881">
        <w:t xml:space="preserve">form of mind wandering, </w:t>
      </w:r>
      <w:r w:rsidR="00786512">
        <w:t>physiologically underlain</w:t>
      </w:r>
      <w:r w:rsidR="00E85881">
        <w:t xml:space="preserve"> </w:t>
      </w:r>
      <w:r w:rsidR="00786512">
        <w:t>by</w:t>
      </w:r>
      <w:r w:rsidR="00E85881">
        <w:t xml:space="preserve"> </w:t>
      </w:r>
      <w:r w:rsidR="00921EDD">
        <w:t>a subsystem of</w:t>
      </w:r>
      <w:r w:rsidR="00D61AF6">
        <w:t xml:space="preserve"> </w:t>
      </w:r>
      <w:r w:rsidR="00DD3F60">
        <w:t xml:space="preserve">the default mode network </w:t>
      </w:r>
      <w:r w:rsidR="00995551">
        <w:fldChar w:fldCharType="begin"/>
      </w:r>
      <w:r w:rsidR="00DC092B">
        <w:instrText xml:space="preserve"> ADDIN ZOTERO_ITEM CSL_CITATION {"citationID":"UgLrDijs","properties":{"formattedCitation":"(Domhoff 2011; Domhoff and Fox 2015; Christoff et al. 2011)","plainCitation":"(Domhoff 2011; Domhoff and Fox 2015; Christoff et al. 2011)"},"citationItems":[{"id":1143,"uris":["http://zotero.org/users/2461669/items/I8FH67X9"],"uri":["http://zotero.org/users/2461669/items/I8FH67X9"],"itemData":{"id":1143,"type":"article-journal","title":"The neural substrate for dreaming: Is it a subsystem of the default network?","container-title":"Consciousness and Cognition","page":"1163-1174","volume":"20","issue":"4","source":"CrossRef","DOI":"10.1016/j.concog.2011.03.001","ISSN":"10538100","shortTitle":"The neural substrate for dreaming","language":"en","author":[{"family":"Domhoff","given":"G. William"}],"issued":{"date-parts":[["2011",12]]}}},{"id":389,"uris":["http://zotero.org/users/2461669/items/FCDRMHH2"],"uri":["http://zotero.org/users/2461669/items/FCDRMHH2"],"itemData":{"id":389,"type":"article-journal","title":"Dreaming and the default network: A review, synthesis, and counterintuitive research proposal","container-title":"Consciousness and Cognition","page":"342-353","volume":"33","source":"CrossRef","DOI":"10.1016/j.concog.2015.01.019","ISSN":"10538100","shortTitle":"Dreaming and the default network","language":"en","author":[{"family":"Domhoff","given":"G. William"},{"family":"Fox","given":"Kieran C.R."}],"issued":{"date-parts":[["2015",5]]}}},{"id":386,"uris":["http://zotero.org/users/2461669/items/MASKTSJC"],"uri":["http://zotero.org/users/2461669/items/MASKTSJC"],"itemData":{"id":386,"type":"article-journal","title":"The role of spontaneous thought in human cognition","container-title":"Neuroscience of decision making","page":"259–284","source":"Google Scholar","author":[{"family":"Christoff","given":"Kalina"},{"family":"Gordon","given":"Alan"},{"family":"Smith","given":"Rachelle"},{"family":"Vartanian","given":"O."},{"family":"Mandel","given":"D. R."}],"issued":{"date-parts":[["2011"]]}}}],"schema":"https://github.com/citation-style-language/schema/raw/master/csl-citation.json"} </w:instrText>
      </w:r>
      <w:r w:rsidR="00995551">
        <w:fldChar w:fldCharType="separate"/>
      </w:r>
      <w:r w:rsidR="00DC092B" w:rsidRPr="00DC092B">
        <w:t>(Domhoff 2011; Domhoff and Fox 2015; Christoff et al. 2011)</w:t>
      </w:r>
      <w:r w:rsidR="00995551">
        <w:fldChar w:fldCharType="end"/>
      </w:r>
    </w:p>
    <w:p w14:paraId="4D82961F" w14:textId="748194B0" w:rsidR="00DD3F60" w:rsidRDefault="00DD3F60" w:rsidP="00DD3F60">
      <w:pPr>
        <w:pStyle w:val="Titre3"/>
      </w:pPr>
      <w:r>
        <w:t>Default Mode Network</w:t>
      </w:r>
    </w:p>
    <w:p w14:paraId="773981F5" w14:textId="190AF0BE" w:rsidR="00AB3337" w:rsidRDefault="00DD3F60" w:rsidP="00D249CA">
      <w:r>
        <w:t xml:space="preserve">The </w:t>
      </w:r>
      <w:r w:rsidR="00995551">
        <w:t>default mode network (DMN)</w:t>
      </w:r>
      <w:r w:rsidRPr="00DD3F60">
        <w:t xml:space="preserve"> is comprised of several brain areas that are highly correlated when the subject is not focused on a task but rather engaged in a variety of internal cognitive processes, such as self-reflection, spontaneous cognition, autobiographical memory and future event simulation</w:t>
      </w:r>
      <w:r>
        <w:t xml:space="preserve"> </w:t>
      </w:r>
      <w:r>
        <w:fldChar w:fldCharType="begin"/>
      </w:r>
      <w:r>
        <w:instrText xml:space="preserve"> ADDIN ZOTERO_ITEM CSL_CITATION {"citationID":"JbwsHkpC","properties":{"formattedCitation":"(Raichle et al. 2001; Buckner, Andrews-Hanna, and Schacter 2008)","plainCitation":"(Raichle et al. 2001; Buckner, Andrews-Hanna, and Schacter 2008)"},"citationItems":[{"id":471,"uris":["http://zotero.org/users/2461669/items/MAFNT7VH"],"uri":["http://zotero.org/users/2461669/items/MAFNT7VH"],"itemData":{"id":471,"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id":1056,"uris":["http://zotero.org/users/2461669/items/BPRVJBSM"],"uri":["http://zotero.org/users/2461669/items/BPRVJBSM"],"itemData":{"id":1056,"type":"article-journal","title":"The Brain's Default Network: Anatomy, Function, and Relevance to Disease","container-title":"Annals of the New York Academy of Sciences","page":"1-38","volume":"1124","issue":"1","source":"CrossRef","DOI":"10.1196/annals.1440.011","ISSN":"00778923","shortTitle":"The Brain's Default Network","language":"en","author":[{"family":"Buckner","given":"Randy L."},{"family":"Andrews-Hanna","given":"Jessica R."},{"family":"Schacter","given":"Daniel L."}],"issued":{"date-parts":[["2008",3]]}}}],"schema":"https://github.com/citation-style-language/schema/raw/master/csl-citation.json"} </w:instrText>
      </w:r>
      <w:r>
        <w:fldChar w:fldCharType="separate"/>
      </w:r>
      <w:r w:rsidRPr="00DD3F60">
        <w:t>(Raichle et al. 2001; Buckner, Andrews-Hanna, and Schacter 2008)</w:t>
      </w:r>
      <w:r>
        <w:fldChar w:fldCharType="end"/>
      </w:r>
      <w:r>
        <w:t xml:space="preserve">. </w:t>
      </w:r>
      <w:r w:rsidRPr="00DD3F60">
        <w:t>Anatomically, it includes the posterior cingulate cortex / precuneous (PCC), the medial prefrontal cortex (MPFC), the bilateral inferior parietal lobules (IPL), bilateral middle temporal gyrus (MTG) and hippocampal formation (HF).</w:t>
      </w:r>
    </w:p>
    <w:p w14:paraId="4AA3ECF9" w14:textId="743B80A6" w:rsidR="00685521" w:rsidRPr="007340F8" w:rsidRDefault="00B74049" w:rsidP="00D249CA">
      <w:pPr>
        <w:rPr>
          <w:b/>
        </w:rPr>
      </w:pPr>
      <w:r w:rsidRPr="007340F8">
        <w:rPr>
          <w:b/>
        </w:rPr>
        <w:t>Figure Christoff DMN</w:t>
      </w:r>
    </w:p>
    <w:p w14:paraId="5D11C2EA" w14:textId="77777777" w:rsidR="00314A50" w:rsidRDefault="00314A50">
      <w:pPr>
        <w:spacing w:after="200" w:line="276" w:lineRule="auto"/>
        <w:jc w:val="left"/>
        <w:rPr>
          <w:rFonts w:ascii="Georgia" w:eastAsiaTheme="majorEastAsia" w:hAnsi="Georgia" w:cstheme="majorBidi"/>
          <w:color w:val="262626" w:themeColor="text1" w:themeTint="D9"/>
          <w:spacing w:val="15"/>
          <w:sz w:val="44"/>
          <w:szCs w:val="88"/>
        </w:rPr>
      </w:pPr>
      <w:r>
        <w:br w:type="page"/>
      </w:r>
    </w:p>
    <w:p w14:paraId="16C1C722" w14:textId="14CBF96C" w:rsidR="00B45A6F" w:rsidRDefault="009A0474" w:rsidP="00D249CA">
      <w:pPr>
        <w:pStyle w:val="Titre"/>
      </w:pPr>
      <w:bookmarkStart w:id="29" w:name="_Toc490328763"/>
      <w:r>
        <w:t>Dream recall</w:t>
      </w:r>
      <w:bookmarkEnd w:id="29"/>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Pr="00A729DB" w:rsidRDefault="00A729DB" w:rsidP="00A729DB">
      <w:pPr>
        <w:pStyle w:val="Citation"/>
      </w:pPr>
      <w:r>
        <w:t>Aristotle. On dreams</w:t>
      </w:r>
      <w:r w:rsidR="00CE26AC">
        <w:t>. 350 B.C</w:t>
      </w:r>
      <w:r>
        <w:t xml:space="preserve">. </w:t>
      </w:r>
    </w:p>
    <w:p w14:paraId="4F32E980" w14:textId="53D669AC" w:rsidR="00D86B9A" w:rsidRDefault="00D86B9A" w:rsidP="00D249CA">
      <w:pPr>
        <w:pStyle w:val="Titre1"/>
      </w:pPr>
      <w:bookmarkStart w:id="30" w:name="_Toc490328764"/>
      <w:r>
        <w:t>Why do we forget our dreams?</w:t>
      </w:r>
      <w:bookmarkEnd w:id="30"/>
    </w:p>
    <w:p w14:paraId="50D2B345" w14:textId="763FFAB5" w:rsidR="007A658C" w:rsidRDefault="007A658C" w:rsidP="00D86B9A">
      <w:pPr>
        <w:pStyle w:val="Titre2"/>
      </w:pPr>
      <w:bookmarkStart w:id="31" w:name="_Toc490328765"/>
      <w:r>
        <w:t>Psychanalysis</w:t>
      </w:r>
      <w:bookmarkEnd w:id="31"/>
    </w:p>
    <w:p w14:paraId="3E3444CB" w14:textId="063CF41E" w:rsidR="007A658C" w:rsidRPr="007A658C" w:rsidRDefault="007A658C" w:rsidP="007A658C">
      <w:pPr>
        <w:rPr>
          <w:lang w:val="fr-FR"/>
        </w:rPr>
      </w:pPr>
      <w:r w:rsidRPr="00365417">
        <w:rPr>
          <w:lang w:val="fr-FR"/>
        </w:rPr>
        <w:t>Citation Roger Caillois sur pourquoi les r</w:t>
      </w:r>
      <w:r>
        <w:rPr>
          <w:lang w:val="fr-FR"/>
        </w:rPr>
        <w:t>êves</w:t>
      </w:r>
    </w:p>
    <w:p w14:paraId="6F34B37B" w14:textId="39F8CFFC" w:rsidR="00D86B9A" w:rsidRDefault="00D86B9A" w:rsidP="00D86B9A">
      <w:pPr>
        <w:pStyle w:val="Titre2"/>
      </w:pPr>
      <w:bookmarkStart w:id="32" w:name="_Toc490328766"/>
      <w:r>
        <w:t>The state-shift hypothesis</w:t>
      </w:r>
      <w:bookmarkEnd w:id="32"/>
    </w:p>
    <w:p w14:paraId="4B5D9A77" w14:textId="13C9C23E" w:rsidR="0023449F" w:rsidRPr="0023449F" w:rsidRDefault="0023449F" w:rsidP="0023449F">
      <w:pPr>
        <w:pStyle w:val="Titre2"/>
      </w:pPr>
      <w:bookmarkStart w:id="33" w:name="_Toc490328767"/>
      <w:r>
        <w:t>Sleep inertia</w:t>
      </w:r>
      <w:r w:rsidR="00975073">
        <w:t>?</w:t>
      </w:r>
      <w:bookmarkEnd w:id="33"/>
    </w:p>
    <w:p w14:paraId="040BEEBD" w14:textId="6F117879" w:rsidR="00E639B8" w:rsidRDefault="00E639B8" w:rsidP="00D249CA">
      <w:pPr>
        <w:pStyle w:val="Titre1"/>
      </w:pPr>
      <w:bookmarkStart w:id="34" w:name="_Toc490328768"/>
      <w:r>
        <w:t xml:space="preserve">Dream recall </w:t>
      </w:r>
      <w:r w:rsidR="0085003E">
        <w:t>frequency</w:t>
      </w:r>
      <w:bookmarkEnd w:id="34"/>
    </w:p>
    <w:p w14:paraId="5961C757" w14:textId="085CDA34" w:rsidR="00D7779B" w:rsidRDefault="00D7779B" w:rsidP="00D249CA">
      <w:pPr>
        <w:pStyle w:val="Titre2"/>
      </w:pPr>
      <w:bookmarkStart w:id="35" w:name="_Toc490328769"/>
      <w:r>
        <w:t>Intra-individuals variability</w:t>
      </w:r>
      <w:bookmarkEnd w:id="35"/>
      <w:r>
        <w:t xml:space="preserve"> </w:t>
      </w:r>
    </w:p>
    <w:p w14:paraId="1039C14C" w14:textId="6D2BC2DF" w:rsidR="00E639B8" w:rsidRDefault="005775BA" w:rsidP="00D249CA">
      <w:pPr>
        <w:pStyle w:val="Titre2"/>
      </w:pPr>
      <w:bookmarkStart w:id="36" w:name="_Toc490328770"/>
      <w:r>
        <w:t>Inter</w:t>
      </w:r>
      <w:r w:rsidR="00E639B8">
        <w:t>-individuals variability</w:t>
      </w:r>
      <w:bookmarkEnd w:id="36"/>
      <w:r w:rsidR="00E639B8">
        <w:t xml:space="preserve"> </w:t>
      </w:r>
    </w:p>
    <w:p w14:paraId="7DE543FE" w14:textId="42FE7D0C" w:rsidR="00A43A3A" w:rsidRPr="00A43A3A" w:rsidRDefault="00ED36CF" w:rsidP="00D249CA">
      <w:pPr>
        <w:pStyle w:val="Titre1"/>
      </w:pPr>
      <w:bookmarkStart w:id="37" w:name="_Toc490328771"/>
      <w:r>
        <w:t>Parameters</w:t>
      </w:r>
      <w:r w:rsidR="00A43A3A">
        <w:t xml:space="preserve"> correlated with </w:t>
      </w:r>
      <w:r w:rsidR="00DA10B3">
        <w:t>DRF</w:t>
      </w:r>
      <w:bookmarkEnd w:id="37"/>
    </w:p>
    <w:p w14:paraId="7A2D83F0" w14:textId="4BB30218" w:rsidR="00B65362" w:rsidRDefault="00B65362" w:rsidP="00D249CA">
      <w:pPr>
        <w:pStyle w:val="Titre2"/>
      </w:pPr>
      <w:bookmarkStart w:id="38" w:name="_Toc490328772"/>
      <w:r>
        <w:t xml:space="preserve">Psychological </w:t>
      </w:r>
      <w:r w:rsidR="00303A88">
        <w:t>factors</w:t>
      </w:r>
      <w:bookmarkEnd w:id="38"/>
    </w:p>
    <w:p w14:paraId="5A32AC94" w14:textId="205EEF56" w:rsidR="00C566C5" w:rsidRPr="00C566C5" w:rsidRDefault="00C566C5" w:rsidP="00D249CA">
      <w:pPr>
        <w:pStyle w:val="Titre2"/>
      </w:pPr>
      <w:bookmarkStart w:id="39" w:name="_Toc490328773"/>
      <w:r>
        <w:t>P</w:t>
      </w:r>
      <w:r w:rsidR="000B132F">
        <w:t>hysiological</w:t>
      </w:r>
      <w:r>
        <w:t xml:space="preserve"> parameters</w:t>
      </w:r>
      <w:bookmarkEnd w:id="39"/>
    </w:p>
    <w:p w14:paraId="3ECC3D05" w14:textId="5391B466" w:rsidR="00E639B8" w:rsidRDefault="00AD0B41" w:rsidP="00D249CA">
      <w:pPr>
        <w:pStyle w:val="Titre2"/>
      </w:pPr>
      <w:bookmarkStart w:id="40" w:name="_Toc490328774"/>
      <w:r>
        <w:t>Sleep</w:t>
      </w:r>
      <w:r w:rsidR="000849B9">
        <w:t xml:space="preserve"> parameters</w:t>
      </w:r>
      <w:bookmarkEnd w:id="40"/>
    </w:p>
    <w:p w14:paraId="5C333881" w14:textId="77777777" w:rsidR="00C87FA5" w:rsidRDefault="00C87FA5">
      <w:pPr>
        <w:spacing w:after="200" w:line="276" w:lineRule="auto"/>
        <w:jc w:val="left"/>
        <w:rPr>
          <w:rFonts w:eastAsiaTheme="majorEastAsia"/>
          <w:b/>
          <w:color w:val="1A495D" w:themeColor="accent1" w:themeShade="80"/>
          <w:sz w:val="32"/>
          <w:szCs w:val="40"/>
        </w:rPr>
      </w:pPr>
      <w:r>
        <w:br w:type="page"/>
      </w:r>
    </w:p>
    <w:p w14:paraId="01A52837" w14:textId="77777777" w:rsidR="00C87FA5" w:rsidRDefault="009E2605" w:rsidP="00C87FA5">
      <w:pPr>
        <w:pStyle w:val="Titre1"/>
      </w:pPr>
      <w:bookmarkStart w:id="41" w:name="_Toc490328775"/>
      <w:r>
        <w:t>Brain activity associated with a high or low DRF</w:t>
      </w:r>
      <w:bookmarkEnd w:id="41"/>
    </w:p>
    <w:p w14:paraId="521063F0" w14:textId="44E0F1FD" w:rsidR="00461396" w:rsidRDefault="002405C3" w:rsidP="00D249CA">
      <w:pPr>
        <w:pStyle w:val="Titre2"/>
      </w:pPr>
      <w:bookmarkStart w:id="42" w:name="_Toc490328776"/>
      <w:r>
        <w:t>EEG</w:t>
      </w:r>
      <w:r w:rsidR="00BD609E">
        <w:t xml:space="preserve"> studies</w:t>
      </w:r>
      <w:bookmarkEnd w:id="42"/>
    </w:p>
    <w:p w14:paraId="59D6C015" w14:textId="04B060CA" w:rsidR="00461396" w:rsidRDefault="00BD609E" w:rsidP="00D249CA">
      <w:pPr>
        <w:pStyle w:val="Titre2"/>
      </w:pPr>
      <w:bookmarkStart w:id="43" w:name="_Toc490328777"/>
      <w:r>
        <w:t>PET study</w:t>
      </w:r>
      <w:bookmarkEnd w:id="43"/>
    </w:p>
    <w:p w14:paraId="0437726E" w14:textId="2C8732D2" w:rsidR="00E520A5" w:rsidRPr="00E520A5" w:rsidRDefault="00E8669B" w:rsidP="00D249CA">
      <w:pPr>
        <w:pStyle w:val="Titre2"/>
      </w:pPr>
      <w:bookmarkStart w:id="44" w:name="_Toc490328778"/>
      <w:r>
        <w:t>Summary and future outlook</w:t>
      </w:r>
      <w:bookmarkEnd w:id="44"/>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5" w:name="_Toc490328779"/>
      <w:r>
        <w:t>Dream content and dream function</w:t>
      </w:r>
      <w:bookmarkEnd w:id="45"/>
    </w:p>
    <w:p w14:paraId="3F403BCE" w14:textId="7D34E5D3" w:rsidR="00DC068F" w:rsidRPr="006E0AD3" w:rsidRDefault="00DC068F" w:rsidP="00DC068F">
      <w:pPr>
        <w:pStyle w:val="Citation"/>
      </w:pPr>
      <w:r w:rsidRPr="006E0AD3">
        <w:t>“</w:t>
      </w:r>
      <w:r w:rsidR="006E0AD3" w:rsidRPr="006E0AD3">
        <w:t xml:space="preserve">I often think that the night is more alive and more richly colored than </w:t>
      </w:r>
      <w:r w:rsidR="006E0AD3">
        <w:t>the day</w:t>
      </w:r>
      <w:r w:rsidRPr="006E0AD3">
        <w:t>”.</w:t>
      </w:r>
    </w:p>
    <w:p w14:paraId="31A01D2F" w14:textId="1E431159" w:rsidR="00DC068F" w:rsidRPr="00DC068F" w:rsidRDefault="00DC068F" w:rsidP="00DC068F">
      <w:pPr>
        <w:pStyle w:val="Citation"/>
      </w:pPr>
      <w:r>
        <w:t>Vincent van Gogh, 1888</w:t>
      </w:r>
    </w:p>
    <w:p w14:paraId="25222017" w14:textId="196FE5DA" w:rsidR="001F6EE3" w:rsidRPr="002F4A03" w:rsidRDefault="001F6EE3" w:rsidP="00D249CA">
      <w:pPr>
        <w:pStyle w:val="Titre1"/>
      </w:pPr>
      <w:bookmarkStart w:id="46" w:name="_Toc490328780"/>
      <w:r>
        <w:t>Dream content</w:t>
      </w:r>
      <w:bookmarkEnd w:id="46"/>
    </w:p>
    <w:p w14:paraId="2935D9C4" w14:textId="58226A27" w:rsidR="001F6EE3" w:rsidRDefault="00C633C3" w:rsidP="00D249CA">
      <w:pPr>
        <w:pStyle w:val="Titre2"/>
      </w:pPr>
      <w:bookmarkStart w:id="47" w:name="_Toc490328781"/>
      <w:r>
        <w:t xml:space="preserve">Methodology: </w:t>
      </w:r>
      <w:r w:rsidR="00BE3BC5">
        <w:t xml:space="preserve">basic principles of </w:t>
      </w:r>
      <w:r w:rsidR="00F47A0D">
        <w:t>d</w:t>
      </w:r>
      <w:r w:rsidR="001F6EE3">
        <w:t>ream content analysis</w:t>
      </w:r>
      <w:bookmarkEnd w:id="47"/>
    </w:p>
    <w:p w14:paraId="11EFEBA7" w14:textId="5366CA55" w:rsidR="001F6EE3" w:rsidRDefault="001F6EE3" w:rsidP="00D249CA">
      <w:pPr>
        <w:pStyle w:val="Titre2"/>
      </w:pPr>
      <w:bookmarkStart w:id="48" w:name="_Toc490328782"/>
      <w:r>
        <w:t>Experimental results</w:t>
      </w:r>
      <w:bookmarkEnd w:id="48"/>
    </w:p>
    <w:p w14:paraId="4E77C1B8" w14:textId="6067A380" w:rsidR="00AC7B34" w:rsidRPr="00AC7B34" w:rsidRDefault="00771EA8" w:rsidP="00D249CA">
      <w:pPr>
        <w:pStyle w:val="Titre2"/>
      </w:pPr>
      <w:bookmarkStart w:id="49" w:name="_Toc490328783"/>
      <w:r>
        <w:t>The memory sources of dream</w:t>
      </w:r>
      <w:r w:rsidR="00B14874">
        <w:t>s</w:t>
      </w:r>
      <w:bookmarkEnd w:id="49"/>
    </w:p>
    <w:p w14:paraId="3C302907" w14:textId="77777777" w:rsidR="001F6EE3" w:rsidRDefault="001F6EE3" w:rsidP="00D249CA">
      <w:pPr>
        <w:pStyle w:val="Titre1"/>
      </w:pPr>
      <w:bookmarkStart w:id="50" w:name="_Toc490328784"/>
      <w:r>
        <w:t>The function(s) of dreams</w:t>
      </w:r>
      <w:bookmarkEnd w:id="50"/>
    </w:p>
    <w:p w14:paraId="5D3BBF3D" w14:textId="07340878" w:rsidR="0033711E" w:rsidRDefault="0033711E" w:rsidP="00D249CA">
      <w:pPr>
        <w:pStyle w:val="Titre2"/>
      </w:pPr>
      <w:bookmarkStart w:id="51" w:name="_Toc490328785"/>
      <w:r>
        <w:t>Historical perspective</w:t>
      </w:r>
      <w:bookmarkEnd w:id="51"/>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52" w:name="_Toc490328786"/>
      <w:r>
        <w:t>Emotional regulation</w:t>
      </w:r>
      <w:bookmarkEnd w:id="52"/>
    </w:p>
    <w:p w14:paraId="21CFF21B" w14:textId="111C31A7" w:rsidR="007F3E4D" w:rsidRDefault="007F3E4D" w:rsidP="00D249CA">
      <w:pPr>
        <w:pStyle w:val="Titre2"/>
      </w:pPr>
      <w:bookmarkStart w:id="53" w:name="_Toc490328787"/>
      <w:r>
        <w:t>Memory processing</w:t>
      </w:r>
      <w:bookmarkEnd w:id="53"/>
    </w:p>
    <w:p w14:paraId="7F8ED3F8" w14:textId="2566C130" w:rsidR="00CA33D7" w:rsidRPr="00CA33D7" w:rsidRDefault="00CA33D7" w:rsidP="00D249CA">
      <w:pPr>
        <w:pStyle w:val="Titre2"/>
      </w:pPr>
      <w:bookmarkStart w:id="54" w:name="_Toc490328788"/>
      <w:r>
        <w:t>Others hypotheses</w:t>
      </w:r>
      <w:bookmarkEnd w:id="54"/>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5" w:name="_Toc490328789"/>
      <w:r>
        <w:t>Hypothesis and objectives</w:t>
      </w:r>
      <w:bookmarkEnd w:id="55"/>
    </w:p>
    <w:p w14:paraId="244292D9" w14:textId="77777777" w:rsidR="00302D46" w:rsidRDefault="00302D46" w:rsidP="00D249CA">
      <w:pPr>
        <w:pStyle w:val="Titre1"/>
      </w:pPr>
      <w:bookmarkStart w:id="56" w:name="_Toc490328790"/>
      <w:r>
        <w:t>Unresolved issues</w:t>
      </w:r>
      <w:bookmarkEnd w:id="56"/>
    </w:p>
    <w:p w14:paraId="5600F5FC" w14:textId="77777777" w:rsidR="00AC7B34" w:rsidRDefault="00D0082F" w:rsidP="00D249CA">
      <w:pPr>
        <w:pStyle w:val="Titre2"/>
      </w:pPr>
      <w:bookmarkStart w:id="57" w:name="_Toc490328791"/>
      <w:r>
        <w:t>Difference</w:t>
      </w:r>
      <w:r w:rsidR="0059151E">
        <w:t>s between HR and LR at awakening</w:t>
      </w:r>
      <w:bookmarkEnd w:id="57"/>
    </w:p>
    <w:p w14:paraId="7B667D4F" w14:textId="74D9C5BB" w:rsidR="00832FCF" w:rsidRPr="00832FCF" w:rsidRDefault="00832FCF" w:rsidP="00D249CA">
      <w:pPr>
        <w:pStyle w:val="Titre2"/>
      </w:pPr>
      <w:bookmarkStart w:id="58" w:name="_Toc490328792"/>
      <w:r>
        <w:t>Differences in the micro-structure of HR and LR</w:t>
      </w:r>
      <w:bookmarkEnd w:id="58"/>
    </w:p>
    <w:p w14:paraId="6929E640" w14:textId="09BA6315" w:rsidR="00056E0C" w:rsidRDefault="00AC7B34" w:rsidP="00D249CA">
      <w:pPr>
        <w:pStyle w:val="Titre2"/>
      </w:pPr>
      <w:bookmarkStart w:id="59" w:name="_Toc490328793"/>
      <w:r>
        <w:t>What are the memory sources of dreaming?</w:t>
      </w:r>
      <w:bookmarkEnd w:id="59"/>
      <w:r w:rsidR="007509C2">
        <w:br w:type="page"/>
      </w:r>
    </w:p>
    <w:p w14:paraId="6DB64424" w14:textId="0814BBA2" w:rsidR="007509C2" w:rsidRDefault="007509C2" w:rsidP="00D249CA"/>
    <w:p w14:paraId="04610474" w14:textId="77777777" w:rsidR="005950A6" w:rsidRDefault="009705FD" w:rsidP="003A78B4">
      <w:pPr>
        <w:pStyle w:val="Partie"/>
      </w:pPr>
      <w:bookmarkStart w:id="60" w:name="_Toc490328794"/>
      <w:r>
        <w:t>EXPERIMENTAL RESULTS</w:t>
      </w:r>
      <w:bookmarkEnd w:id="60"/>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61" w:name="_Toc490328795"/>
      <w:r>
        <w:t>METHODOLOGICAL DEVELOPMENT</w:t>
      </w:r>
      <w:bookmarkEnd w:id="61"/>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62" w:name="_Toc490328796"/>
      <w:r>
        <w:t>GENERAL DISCUSSION</w:t>
      </w:r>
      <w:bookmarkEnd w:id="62"/>
    </w:p>
    <w:p w14:paraId="57924B87" w14:textId="77777777" w:rsidR="00481A3C" w:rsidRDefault="00481A3C" w:rsidP="00D249CA">
      <w:pPr>
        <w:rPr>
          <w:rFonts w:ascii="Georgia" w:hAnsi="Georgia"/>
          <w:sz w:val="72"/>
          <w:szCs w:val="80"/>
        </w:rPr>
      </w:pPr>
      <w:r>
        <w:br w:type="page"/>
      </w:r>
    </w:p>
    <w:p w14:paraId="3522A38B" w14:textId="77777777" w:rsidR="00056E0C" w:rsidRDefault="00056E0C" w:rsidP="003A78B4">
      <w:pPr>
        <w:pStyle w:val="Partie"/>
      </w:pPr>
    </w:p>
    <w:p w14:paraId="22685A2E" w14:textId="77777777" w:rsidR="00481A3C" w:rsidRDefault="00DC3BE4" w:rsidP="003A78B4">
      <w:pPr>
        <w:pStyle w:val="Partie"/>
      </w:pPr>
      <w:bookmarkStart w:id="63" w:name="_Toc490328797"/>
      <w:r>
        <w:t>ANNEXES</w:t>
      </w:r>
      <w:bookmarkEnd w:id="63"/>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4" w:name="_Toc490328798"/>
      <w:r>
        <w:t>REFERENCES</w:t>
      </w:r>
      <w:bookmarkEnd w:id="64"/>
    </w:p>
    <w:sectPr w:rsidR="00481A3C" w:rsidRPr="00586CE6" w:rsidSect="00D7249A">
      <w:footerReference w:type="default" r:id="rId12"/>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E7CE82" w14:textId="77777777" w:rsidR="00ED7EF0" w:rsidRDefault="00ED7EF0" w:rsidP="00D249CA">
      <w:r>
        <w:separator/>
      </w:r>
    </w:p>
  </w:endnote>
  <w:endnote w:type="continuationSeparator" w:id="0">
    <w:p w14:paraId="1A77266C" w14:textId="77777777" w:rsidR="00ED7EF0" w:rsidRDefault="00ED7EF0"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embedRegular r:id="rId1" w:fontKey="{2FABD37D-58FF-437F-8C17-355D5D148A4D}"/>
    <w:embedBold r:id="rId2" w:fontKey="{79865352-2EB4-46AE-90FE-3A5375C2DF34}"/>
    <w:embedItalic r:id="rId3" w:fontKey="{51D72796-F5DD-4DD5-B057-BE05A9012B2C}"/>
    <w:embedBoldItalic r:id="rId4" w:fontKey="{66DEF950-EECC-4098-9D03-B799686E6B56}"/>
  </w:font>
  <w:font w:name="Georgia">
    <w:panose1 w:val="02040502050405020303"/>
    <w:charset w:val="00"/>
    <w:family w:val="roman"/>
    <w:pitch w:val="variable"/>
    <w:sig w:usb0="00000287" w:usb1="00000000" w:usb2="00000000" w:usb3="00000000" w:csb0="0000009F" w:csb1="00000000"/>
    <w:embedRegular r:id="rId5" w:fontKey="{948E5155-D0C5-4F33-8B7F-4B214E6D81E7}"/>
  </w:font>
  <w:font w:name="Segoe UI">
    <w:panose1 w:val="020B0502040204020203"/>
    <w:charset w:val="00"/>
    <w:family w:val="swiss"/>
    <w:pitch w:val="variable"/>
    <w:sig w:usb0="E10022FF" w:usb1="C000E47F" w:usb2="00000029" w:usb3="00000000" w:csb0="000001DF" w:csb1="00000000"/>
    <w:embedRegular r:id="rId6" w:fontKey="{22F41D38-7D22-49F8-B009-152A9C9FDD4B}"/>
  </w:font>
  <w:font w:name="Verdana">
    <w:panose1 w:val="020B0604030504040204"/>
    <w:charset w:val="00"/>
    <w:family w:val="swiss"/>
    <w:pitch w:val="variable"/>
    <w:sig w:usb0="A10006FF" w:usb1="4000205B" w:usb2="00000010" w:usb3="00000000" w:csb0="0000019F" w:csb1="00000000"/>
    <w:embedRegular r:id="rId7" w:fontKey="{9B78AACF-4D28-4A56-894A-7506D065CBC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EndPr/>
    <w:sdtContent>
      <w:p w14:paraId="31A9E117" w14:textId="24D7A88D" w:rsidR="00F3647E" w:rsidRDefault="00F3647E">
        <w:pPr>
          <w:pStyle w:val="Pieddepage"/>
          <w:jc w:val="center"/>
        </w:pPr>
        <w:r>
          <w:fldChar w:fldCharType="begin"/>
        </w:r>
        <w:r>
          <w:instrText>PAGE   \* MERGEFORMAT</w:instrText>
        </w:r>
        <w:r>
          <w:fldChar w:fldCharType="separate"/>
        </w:r>
        <w:r w:rsidR="00FE4E29" w:rsidRPr="00FE4E29">
          <w:rPr>
            <w:noProof/>
            <w:lang w:val="fr-FR"/>
          </w:rPr>
          <w:t>7</w:t>
        </w:r>
        <w:r>
          <w:fldChar w:fldCharType="end"/>
        </w:r>
      </w:p>
    </w:sdtContent>
  </w:sdt>
  <w:p w14:paraId="448B56DD" w14:textId="77777777" w:rsidR="00F3647E" w:rsidRDefault="00F3647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EC90D" w14:textId="77777777" w:rsidR="00ED7EF0" w:rsidRDefault="00ED7EF0" w:rsidP="00D249CA">
      <w:r>
        <w:separator/>
      </w:r>
    </w:p>
  </w:footnote>
  <w:footnote w:type="continuationSeparator" w:id="0">
    <w:p w14:paraId="68002A85" w14:textId="77777777" w:rsidR="00ED7EF0" w:rsidRDefault="00ED7EF0"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0"/>
  </w:num>
  <w:num w:numId="3">
    <w:abstractNumId w:val="5"/>
  </w:num>
  <w:num w:numId="4">
    <w:abstractNumId w:val="7"/>
  </w:num>
  <w:num w:numId="5">
    <w:abstractNumId w:val="4"/>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embedTrueTypeFont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10D1D"/>
    <w:rsid w:val="000155A7"/>
    <w:rsid w:val="0001708D"/>
    <w:rsid w:val="00017404"/>
    <w:rsid w:val="000175E1"/>
    <w:rsid w:val="00021A27"/>
    <w:rsid w:val="000241B4"/>
    <w:rsid w:val="00025933"/>
    <w:rsid w:val="00027F06"/>
    <w:rsid w:val="00032EE2"/>
    <w:rsid w:val="00034618"/>
    <w:rsid w:val="00037815"/>
    <w:rsid w:val="00042420"/>
    <w:rsid w:val="000425E4"/>
    <w:rsid w:val="00043A3A"/>
    <w:rsid w:val="000466A9"/>
    <w:rsid w:val="00046DF6"/>
    <w:rsid w:val="00047355"/>
    <w:rsid w:val="00051073"/>
    <w:rsid w:val="00052C41"/>
    <w:rsid w:val="0005343B"/>
    <w:rsid w:val="00053E0B"/>
    <w:rsid w:val="00054733"/>
    <w:rsid w:val="000549D5"/>
    <w:rsid w:val="000554FE"/>
    <w:rsid w:val="00056E0C"/>
    <w:rsid w:val="00057B7E"/>
    <w:rsid w:val="00061954"/>
    <w:rsid w:val="00063662"/>
    <w:rsid w:val="000652F4"/>
    <w:rsid w:val="00067BE0"/>
    <w:rsid w:val="00070B4C"/>
    <w:rsid w:val="00071D72"/>
    <w:rsid w:val="00073C08"/>
    <w:rsid w:val="0007494A"/>
    <w:rsid w:val="000764DF"/>
    <w:rsid w:val="0007679E"/>
    <w:rsid w:val="000776A0"/>
    <w:rsid w:val="00080259"/>
    <w:rsid w:val="0008139F"/>
    <w:rsid w:val="00083AC1"/>
    <w:rsid w:val="000849B9"/>
    <w:rsid w:val="0008779F"/>
    <w:rsid w:val="00093039"/>
    <w:rsid w:val="000954C1"/>
    <w:rsid w:val="000A0AF7"/>
    <w:rsid w:val="000A0EBA"/>
    <w:rsid w:val="000A2872"/>
    <w:rsid w:val="000A344B"/>
    <w:rsid w:val="000A3C8C"/>
    <w:rsid w:val="000B05D6"/>
    <w:rsid w:val="000B132F"/>
    <w:rsid w:val="000B191C"/>
    <w:rsid w:val="000B244D"/>
    <w:rsid w:val="000B2925"/>
    <w:rsid w:val="000B348A"/>
    <w:rsid w:val="000B55B8"/>
    <w:rsid w:val="000C1EC1"/>
    <w:rsid w:val="000D3119"/>
    <w:rsid w:val="000D4507"/>
    <w:rsid w:val="000D509A"/>
    <w:rsid w:val="000E226D"/>
    <w:rsid w:val="000E6EEC"/>
    <w:rsid w:val="000E747E"/>
    <w:rsid w:val="000F1720"/>
    <w:rsid w:val="000F2FA4"/>
    <w:rsid w:val="000F3F24"/>
    <w:rsid w:val="000F4229"/>
    <w:rsid w:val="000F7804"/>
    <w:rsid w:val="00100AEF"/>
    <w:rsid w:val="00100EF6"/>
    <w:rsid w:val="00102B1F"/>
    <w:rsid w:val="00103FE6"/>
    <w:rsid w:val="0010462A"/>
    <w:rsid w:val="001104EE"/>
    <w:rsid w:val="00112EBE"/>
    <w:rsid w:val="00114535"/>
    <w:rsid w:val="00114ADD"/>
    <w:rsid w:val="00117E56"/>
    <w:rsid w:val="00120C37"/>
    <w:rsid w:val="00130C22"/>
    <w:rsid w:val="00132690"/>
    <w:rsid w:val="001354BD"/>
    <w:rsid w:val="00136A0A"/>
    <w:rsid w:val="001371D8"/>
    <w:rsid w:val="00143594"/>
    <w:rsid w:val="00144355"/>
    <w:rsid w:val="00144D00"/>
    <w:rsid w:val="001507BB"/>
    <w:rsid w:val="00151E67"/>
    <w:rsid w:val="001547A9"/>
    <w:rsid w:val="0015500B"/>
    <w:rsid w:val="00160146"/>
    <w:rsid w:val="00160518"/>
    <w:rsid w:val="00162C53"/>
    <w:rsid w:val="00164D4F"/>
    <w:rsid w:val="001657EF"/>
    <w:rsid w:val="00166F46"/>
    <w:rsid w:val="001703CB"/>
    <w:rsid w:val="001711CA"/>
    <w:rsid w:val="00171BAA"/>
    <w:rsid w:val="00173038"/>
    <w:rsid w:val="00175F4E"/>
    <w:rsid w:val="001763E7"/>
    <w:rsid w:val="001766B8"/>
    <w:rsid w:val="00181CA9"/>
    <w:rsid w:val="00185F7C"/>
    <w:rsid w:val="001917F8"/>
    <w:rsid w:val="0019220E"/>
    <w:rsid w:val="001933BA"/>
    <w:rsid w:val="001955E1"/>
    <w:rsid w:val="001A2B44"/>
    <w:rsid w:val="001A2C40"/>
    <w:rsid w:val="001A4B98"/>
    <w:rsid w:val="001A768F"/>
    <w:rsid w:val="001B093C"/>
    <w:rsid w:val="001B2D19"/>
    <w:rsid w:val="001B6F28"/>
    <w:rsid w:val="001B75AE"/>
    <w:rsid w:val="001C1175"/>
    <w:rsid w:val="001C3B93"/>
    <w:rsid w:val="001C644D"/>
    <w:rsid w:val="001C6F37"/>
    <w:rsid w:val="001D0D1E"/>
    <w:rsid w:val="001D4669"/>
    <w:rsid w:val="001D4FDE"/>
    <w:rsid w:val="001D66B5"/>
    <w:rsid w:val="001D680E"/>
    <w:rsid w:val="001E1736"/>
    <w:rsid w:val="001E29A6"/>
    <w:rsid w:val="001E3893"/>
    <w:rsid w:val="001E6BC1"/>
    <w:rsid w:val="001F2E1D"/>
    <w:rsid w:val="001F4EBF"/>
    <w:rsid w:val="001F667A"/>
    <w:rsid w:val="001F6EE3"/>
    <w:rsid w:val="00200206"/>
    <w:rsid w:val="002018D2"/>
    <w:rsid w:val="002053F7"/>
    <w:rsid w:val="002067D0"/>
    <w:rsid w:val="00210A9E"/>
    <w:rsid w:val="00212BC5"/>
    <w:rsid w:val="00221068"/>
    <w:rsid w:val="00222AF6"/>
    <w:rsid w:val="0022390E"/>
    <w:rsid w:val="0022487E"/>
    <w:rsid w:val="00224AC0"/>
    <w:rsid w:val="00226559"/>
    <w:rsid w:val="00231225"/>
    <w:rsid w:val="00232EED"/>
    <w:rsid w:val="0023424A"/>
    <w:rsid w:val="0023449F"/>
    <w:rsid w:val="00236E4A"/>
    <w:rsid w:val="002405C3"/>
    <w:rsid w:val="0024259E"/>
    <w:rsid w:val="00242FB2"/>
    <w:rsid w:val="002447A9"/>
    <w:rsid w:val="002471BA"/>
    <w:rsid w:val="00252C12"/>
    <w:rsid w:val="00252E2A"/>
    <w:rsid w:val="00253B1F"/>
    <w:rsid w:val="00256737"/>
    <w:rsid w:val="00262441"/>
    <w:rsid w:val="00263239"/>
    <w:rsid w:val="002644C9"/>
    <w:rsid w:val="00264659"/>
    <w:rsid w:val="00264D7C"/>
    <w:rsid w:val="0027212F"/>
    <w:rsid w:val="00272D3B"/>
    <w:rsid w:val="00274235"/>
    <w:rsid w:val="00274E2E"/>
    <w:rsid w:val="0028392B"/>
    <w:rsid w:val="00285252"/>
    <w:rsid w:val="00285F63"/>
    <w:rsid w:val="00286AC9"/>
    <w:rsid w:val="002912BC"/>
    <w:rsid w:val="0029184B"/>
    <w:rsid w:val="0029275B"/>
    <w:rsid w:val="00294D92"/>
    <w:rsid w:val="00295346"/>
    <w:rsid w:val="00295D45"/>
    <w:rsid w:val="002A1B5E"/>
    <w:rsid w:val="002A3B84"/>
    <w:rsid w:val="002A4979"/>
    <w:rsid w:val="002A63E3"/>
    <w:rsid w:val="002A6A8A"/>
    <w:rsid w:val="002B4C92"/>
    <w:rsid w:val="002B6F14"/>
    <w:rsid w:val="002B79E6"/>
    <w:rsid w:val="002C267A"/>
    <w:rsid w:val="002C574A"/>
    <w:rsid w:val="002D461B"/>
    <w:rsid w:val="002D6CED"/>
    <w:rsid w:val="002D7B96"/>
    <w:rsid w:val="002E166E"/>
    <w:rsid w:val="002E18BE"/>
    <w:rsid w:val="002E18C2"/>
    <w:rsid w:val="002E570F"/>
    <w:rsid w:val="002F0FA9"/>
    <w:rsid w:val="002F107E"/>
    <w:rsid w:val="002F3EE2"/>
    <w:rsid w:val="002F4A03"/>
    <w:rsid w:val="002F4E2D"/>
    <w:rsid w:val="00302B6A"/>
    <w:rsid w:val="00302D46"/>
    <w:rsid w:val="00303A88"/>
    <w:rsid w:val="00305648"/>
    <w:rsid w:val="00305D85"/>
    <w:rsid w:val="003111D0"/>
    <w:rsid w:val="00311203"/>
    <w:rsid w:val="003116B3"/>
    <w:rsid w:val="00311E8B"/>
    <w:rsid w:val="00312731"/>
    <w:rsid w:val="00314600"/>
    <w:rsid w:val="00314A50"/>
    <w:rsid w:val="0031708E"/>
    <w:rsid w:val="00320022"/>
    <w:rsid w:val="00320712"/>
    <w:rsid w:val="00321326"/>
    <w:rsid w:val="003231F2"/>
    <w:rsid w:val="00324E9D"/>
    <w:rsid w:val="0033024D"/>
    <w:rsid w:val="00330762"/>
    <w:rsid w:val="00330D70"/>
    <w:rsid w:val="003331DB"/>
    <w:rsid w:val="00334756"/>
    <w:rsid w:val="003368B5"/>
    <w:rsid w:val="0033711E"/>
    <w:rsid w:val="003422DD"/>
    <w:rsid w:val="003436A4"/>
    <w:rsid w:val="003445FA"/>
    <w:rsid w:val="00351B28"/>
    <w:rsid w:val="00353E78"/>
    <w:rsid w:val="00354499"/>
    <w:rsid w:val="00354755"/>
    <w:rsid w:val="0035661D"/>
    <w:rsid w:val="003570F9"/>
    <w:rsid w:val="003575F6"/>
    <w:rsid w:val="00361993"/>
    <w:rsid w:val="00362307"/>
    <w:rsid w:val="00362355"/>
    <w:rsid w:val="003634AF"/>
    <w:rsid w:val="003647A9"/>
    <w:rsid w:val="00365417"/>
    <w:rsid w:val="00367CE3"/>
    <w:rsid w:val="00367FD3"/>
    <w:rsid w:val="00372FD0"/>
    <w:rsid w:val="0037319E"/>
    <w:rsid w:val="00377218"/>
    <w:rsid w:val="003857E4"/>
    <w:rsid w:val="0038795E"/>
    <w:rsid w:val="00395D12"/>
    <w:rsid w:val="003970BC"/>
    <w:rsid w:val="00397E7C"/>
    <w:rsid w:val="003A3387"/>
    <w:rsid w:val="003A4D14"/>
    <w:rsid w:val="003A63A3"/>
    <w:rsid w:val="003A6B88"/>
    <w:rsid w:val="003A78B4"/>
    <w:rsid w:val="003A7B0C"/>
    <w:rsid w:val="003B0966"/>
    <w:rsid w:val="003B0CEC"/>
    <w:rsid w:val="003B109F"/>
    <w:rsid w:val="003B2404"/>
    <w:rsid w:val="003B26D6"/>
    <w:rsid w:val="003B460C"/>
    <w:rsid w:val="003B6951"/>
    <w:rsid w:val="003B7022"/>
    <w:rsid w:val="003C014E"/>
    <w:rsid w:val="003C172B"/>
    <w:rsid w:val="003C194F"/>
    <w:rsid w:val="003C23CA"/>
    <w:rsid w:val="003C5314"/>
    <w:rsid w:val="003C7912"/>
    <w:rsid w:val="003D043C"/>
    <w:rsid w:val="003D124A"/>
    <w:rsid w:val="003D2969"/>
    <w:rsid w:val="003D3537"/>
    <w:rsid w:val="003D4D4F"/>
    <w:rsid w:val="003D585F"/>
    <w:rsid w:val="003D6C0C"/>
    <w:rsid w:val="003D7529"/>
    <w:rsid w:val="003E2B16"/>
    <w:rsid w:val="003E779C"/>
    <w:rsid w:val="003F1E96"/>
    <w:rsid w:val="003F7577"/>
    <w:rsid w:val="0040049B"/>
    <w:rsid w:val="00402152"/>
    <w:rsid w:val="00404B9F"/>
    <w:rsid w:val="004053B6"/>
    <w:rsid w:val="0040549C"/>
    <w:rsid w:val="0040610A"/>
    <w:rsid w:val="00411647"/>
    <w:rsid w:val="00415300"/>
    <w:rsid w:val="0041690B"/>
    <w:rsid w:val="00420F8B"/>
    <w:rsid w:val="00421BBF"/>
    <w:rsid w:val="00421FA8"/>
    <w:rsid w:val="004238B9"/>
    <w:rsid w:val="00424215"/>
    <w:rsid w:val="00425F08"/>
    <w:rsid w:val="0042778D"/>
    <w:rsid w:val="00430005"/>
    <w:rsid w:val="0043045D"/>
    <w:rsid w:val="00431252"/>
    <w:rsid w:val="00431D4F"/>
    <w:rsid w:val="00432459"/>
    <w:rsid w:val="00434E07"/>
    <w:rsid w:val="00436356"/>
    <w:rsid w:val="004369A6"/>
    <w:rsid w:val="00440BEF"/>
    <w:rsid w:val="00440EA2"/>
    <w:rsid w:val="0044193C"/>
    <w:rsid w:val="0044586A"/>
    <w:rsid w:val="00450541"/>
    <w:rsid w:val="00450FE7"/>
    <w:rsid w:val="00451A47"/>
    <w:rsid w:val="00451D36"/>
    <w:rsid w:val="00453983"/>
    <w:rsid w:val="00455757"/>
    <w:rsid w:val="00461396"/>
    <w:rsid w:val="00461510"/>
    <w:rsid w:val="00462D42"/>
    <w:rsid w:val="00464ED1"/>
    <w:rsid w:val="00471E4D"/>
    <w:rsid w:val="004736AF"/>
    <w:rsid w:val="004800AF"/>
    <w:rsid w:val="00480A63"/>
    <w:rsid w:val="00481A3C"/>
    <w:rsid w:val="00481C22"/>
    <w:rsid w:val="0048328A"/>
    <w:rsid w:val="0048360A"/>
    <w:rsid w:val="00485B79"/>
    <w:rsid w:val="00485D07"/>
    <w:rsid w:val="00486DFF"/>
    <w:rsid w:val="0048712D"/>
    <w:rsid w:val="004900F5"/>
    <w:rsid w:val="0049018D"/>
    <w:rsid w:val="00490261"/>
    <w:rsid w:val="004946AD"/>
    <w:rsid w:val="004953BB"/>
    <w:rsid w:val="00496329"/>
    <w:rsid w:val="00497FEF"/>
    <w:rsid w:val="004A2318"/>
    <w:rsid w:val="004A5288"/>
    <w:rsid w:val="004A60A6"/>
    <w:rsid w:val="004A7DCC"/>
    <w:rsid w:val="004B0586"/>
    <w:rsid w:val="004B26A7"/>
    <w:rsid w:val="004B3F22"/>
    <w:rsid w:val="004B721B"/>
    <w:rsid w:val="004C00CC"/>
    <w:rsid w:val="004C0808"/>
    <w:rsid w:val="004C1E5D"/>
    <w:rsid w:val="004C2322"/>
    <w:rsid w:val="004C359B"/>
    <w:rsid w:val="004C6071"/>
    <w:rsid w:val="004C6A48"/>
    <w:rsid w:val="004D1EA6"/>
    <w:rsid w:val="004D4227"/>
    <w:rsid w:val="004D554D"/>
    <w:rsid w:val="004D5A45"/>
    <w:rsid w:val="004D6622"/>
    <w:rsid w:val="004D6768"/>
    <w:rsid w:val="004D748C"/>
    <w:rsid w:val="004E0FB7"/>
    <w:rsid w:val="004E1D33"/>
    <w:rsid w:val="004E2F4B"/>
    <w:rsid w:val="004E3093"/>
    <w:rsid w:val="004E34D6"/>
    <w:rsid w:val="004E38DF"/>
    <w:rsid w:val="004E53BA"/>
    <w:rsid w:val="004E7812"/>
    <w:rsid w:val="004E795F"/>
    <w:rsid w:val="004F01A7"/>
    <w:rsid w:val="004F6B8F"/>
    <w:rsid w:val="004F78E7"/>
    <w:rsid w:val="00500B85"/>
    <w:rsid w:val="00501F65"/>
    <w:rsid w:val="00503AB1"/>
    <w:rsid w:val="00505478"/>
    <w:rsid w:val="0050558D"/>
    <w:rsid w:val="00505D4F"/>
    <w:rsid w:val="00506CB9"/>
    <w:rsid w:val="00506F8D"/>
    <w:rsid w:val="0051193A"/>
    <w:rsid w:val="00511ED4"/>
    <w:rsid w:val="005136E2"/>
    <w:rsid w:val="00513B16"/>
    <w:rsid w:val="00513B58"/>
    <w:rsid w:val="00514940"/>
    <w:rsid w:val="00515D15"/>
    <w:rsid w:val="00515DE3"/>
    <w:rsid w:val="00523B28"/>
    <w:rsid w:val="0052720C"/>
    <w:rsid w:val="00532605"/>
    <w:rsid w:val="0053416F"/>
    <w:rsid w:val="0053449D"/>
    <w:rsid w:val="00535BA6"/>
    <w:rsid w:val="00537620"/>
    <w:rsid w:val="00542CBC"/>
    <w:rsid w:val="00544CE6"/>
    <w:rsid w:val="005466E5"/>
    <w:rsid w:val="0054796D"/>
    <w:rsid w:val="00551D54"/>
    <w:rsid w:val="00551D5C"/>
    <w:rsid w:val="0055514A"/>
    <w:rsid w:val="00557DB4"/>
    <w:rsid w:val="00561226"/>
    <w:rsid w:val="00561B10"/>
    <w:rsid w:val="00563127"/>
    <w:rsid w:val="00563AB7"/>
    <w:rsid w:val="005648B4"/>
    <w:rsid w:val="00565234"/>
    <w:rsid w:val="00565B07"/>
    <w:rsid w:val="00567339"/>
    <w:rsid w:val="0057026F"/>
    <w:rsid w:val="0057211E"/>
    <w:rsid w:val="00572BF1"/>
    <w:rsid w:val="00572DA5"/>
    <w:rsid w:val="00574685"/>
    <w:rsid w:val="00574C7B"/>
    <w:rsid w:val="00575393"/>
    <w:rsid w:val="00575A05"/>
    <w:rsid w:val="00576BCA"/>
    <w:rsid w:val="00577328"/>
    <w:rsid w:val="00577443"/>
    <w:rsid w:val="005775BA"/>
    <w:rsid w:val="00586CE6"/>
    <w:rsid w:val="00590077"/>
    <w:rsid w:val="00590E0C"/>
    <w:rsid w:val="0059151E"/>
    <w:rsid w:val="00592095"/>
    <w:rsid w:val="00594E23"/>
    <w:rsid w:val="005950A6"/>
    <w:rsid w:val="0059797A"/>
    <w:rsid w:val="005A0575"/>
    <w:rsid w:val="005A25B6"/>
    <w:rsid w:val="005A2B15"/>
    <w:rsid w:val="005A2F6F"/>
    <w:rsid w:val="005A5182"/>
    <w:rsid w:val="005A62F9"/>
    <w:rsid w:val="005B009A"/>
    <w:rsid w:val="005B125E"/>
    <w:rsid w:val="005B21F9"/>
    <w:rsid w:val="005B2D71"/>
    <w:rsid w:val="005C1719"/>
    <w:rsid w:val="005C2F1D"/>
    <w:rsid w:val="005C433D"/>
    <w:rsid w:val="005C47B5"/>
    <w:rsid w:val="005D0DB8"/>
    <w:rsid w:val="005D1661"/>
    <w:rsid w:val="005D3A32"/>
    <w:rsid w:val="005D5FA5"/>
    <w:rsid w:val="005D6689"/>
    <w:rsid w:val="005E1DEF"/>
    <w:rsid w:val="005E1FF1"/>
    <w:rsid w:val="005E2610"/>
    <w:rsid w:val="005E294F"/>
    <w:rsid w:val="005F0456"/>
    <w:rsid w:val="005F1893"/>
    <w:rsid w:val="005F396D"/>
    <w:rsid w:val="005F3A5C"/>
    <w:rsid w:val="005F4616"/>
    <w:rsid w:val="005F47D8"/>
    <w:rsid w:val="005F4A51"/>
    <w:rsid w:val="005F4E67"/>
    <w:rsid w:val="005F5414"/>
    <w:rsid w:val="005F7767"/>
    <w:rsid w:val="005F7A87"/>
    <w:rsid w:val="00600FAC"/>
    <w:rsid w:val="00604048"/>
    <w:rsid w:val="006044AA"/>
    <w:rsid w:val="00605052"/>
    <w:rsid w:val="00610F62"/>
    <w:rsid w:val="00615C82"/>
    <w:rsid w:val="006209F7"/>
    <w:rsid w:val="00623174"/>
    <w:rsid w:val="0062399A"/>
    <w:rsid w:val="006309FF"/>
    <w:rsid w:val="00630B05"/>
    <w:rsid w:val="0063224A"/>
    <w:rsid w:val="00637430"/>
    <w:rsid w:val="00637EB2"/>
    <w:rsid w:val="00637F87"/>
    <w:rsid w:val="00641BD6"/>
    <w:rsid w:val="00643A8F"/>
    <w:rsid w:val="00643AF9"/>
    <w:rsid w:val="00643E0C"/>
    <w:rsid w:val="0064609B"/>
    <w:rsid w:val="006467BD"/>
    <w:rsid w:val="00646FD3"/>
    <w:rsid w:val="00651854"/>
    <w:rsid w:val="00661200"/>
    <w:rsid w:val="00663461"/>
    <w:rsid w:val="00665538"/>
    <w:rsid w:val="00672106"/>
    <w:rsid w:val="006721D5"/>
    <w:rsid w:val="00676E75"/>
    <w:rsid w:val="00681497"/>
    <w:rsid w:val="00681801"/>
    <w:rsid w:val="00682009"/>
    <w:rsid w:val="00685521"/>
    <w:rsid w:val="00685C25"/>
    <w:rsid w:val="00686449"/>
    <w:rsid w:val="00690065"/>
    <w:rsid w:val="0069226C"/>
    <w:rsid w:val="00695A08"/>
    <w:rsid w:val="00695B01"/>
    <w:rsid w:val="0069639D"/>
    <w:rsid w:val="00696F45"/>
    <w:rsid w:val="006A0494"/>
    <w:rsid w:val="006A1329"/>
    <w:rsid w:val="006A1F1C"/>
    <w:rsid w:val="006A419C"/>
    <w:rsid w:val="006A4678"/>
    <w:rsid w:val="006A6415"/>
    <w:rsid w:val="006B00CB"/>
    <w:rsid w:val="006B2241"/>
    <w:rsid w:val="006B25E2"/>
    <w:rsid w:val="006B2DC6"/>
    <w:rsid w:val="006B3F3D"/>
    <w:rsid w:val="006B4B09"/>
    <w:rsid w:val="006B4C53"/>
    <w:rsid w:val="006B662E"/>
    <w:rsid w:val="006B69CB"/>
    <w:rsid w:val="006B6AA6"/>
    <w:rsid w:val="006C16C3"/>
    <w:rsid w:val="006C2512"/>
    <w:rsid w:val="006C32A3"/>
    <w:rsid w:val="006C528C"/>
    <w:rsid w:val="006D2496"/>
    <w:rsid w:val="006D2B94"/>
    <w:rsid w:val="006D2E0A"/>
    <w:rsid w:val="006D3E74"/>
    <w:rsid w:val="006D5817"/>
    <w:rsid w:val="006E0AD3"/>
    <w:rsid w:val="006E1439"/>
    <w:rsid w:val="006E1562"/>
    <w:rsid w:val="006E1603"/>
    <w:rsid w:val="006E2424"/>
    <w:rsid w:val="006E3D4D"/>
    <w:rsid w:val="006E784D"/>
    <w:rsid w:val="006F000A"/>
    <w:rsid w:val="006F16D2"/>
    <w:rsid w:val="006F188C"/>
    <w:rsid w:val="006F20ED"/>
    <w:rsid w:val="006F254D"/>
    <w:rsid w:val="006F6369"/>
    <w:rsid w:val="006F7148"/>
    <w:rsid w:val="006F7C65"/>
    <w:rsid w:val="00701204"/>
    <w:rsid w:val="007028FA"/>
    <w:rsid w:val="00706D88"/>
    <w:rsid w:val="00706E70"/>
    <w:rsid w:val="007132A4"/>
    <w:rsid w:val="0071489C"/>
    <w:rsid w:val="007158F0"/>
    <w:rsid w:val="007164A7"/>
    <w:rsid w:val="00716F8B"/>
    <w:rsid w:val="00720698"/>
    <w:rsid w:val="00720A8C"/>
    <w:rsid w:val="00725BDF"/>
    <w:rsid w:val="007276EC"/>
    <w:rsid w:val="00727D28"/>
    <w:rsid w:val="0073058B"/>
    <w:rsid w:val="007340F8"/>
    <w:rsid w:val="007401E1"/>
    <w:rsid w:val="007402A6"/>
    <w:rsid w:val="0074120D"/>
    <w:rsid w:val="0074256C"/>
    <w:rsid w:val="00743862"/>
    <w:rsid w:val="0074462A"/>
    <w:rsid w:val="007509C2"/>
    <w:rsid w:val="007530C1"/>
    <w:rsid w:val="00753705"/>
    <w:rsid w:val="0075371B"/>
    <w:rsid w:val="0075383E"/>
    <w:rsid w:val="007544BC"/>
    <w:rsid w:val="00754879"/>
    <w:rsid w:val="00756205"/>
    <w:rsid w:val="007600D9"/>
    <w:rsid w:val="00760B85"/>
    <w:rsid w:val="007622FC"/>
    <w:rsid w:val="007625E6"/>
    <w:rsid w:val="00762A45"/>
    <w:rsid w:val="00762C15"/>
    <w:rsid w:val="00766352"/>
    <w:rsid w:val="007668C0"/>
    <w:rsid w:val="00770A0C"/>
    <w:rsid w:val="00771EA8"/>
    <w:rsid w:val="007727F2"/>
    <w:rsid w:val="0077629D"/>
    <w:rsid w:val="00782E40"/>
    <w:rsid w:val="00786512"/>
    <w:rsid w:val="00787EC1"/>
    <w:rsid w:val="00787F55"/>
    <w:rsid w:val="00791198"/>
    <w:rsid w:val="00791808"/>
    <w:rsid w:val="00792576"/>
    <w:rsid w:val="00793C52"/>
    <w:rsid w:val="00793F70"/>
    <w:rsid w:val="00794BA5"/>
    <w:rsid w:val="00796F71"/>
    <w:rsid w:val="007975B9"/>
    <w:rsid w:val="007A0F49"/>
    <w:rsid w:val="007A1784"/>
    <w:rsid w:val="007A18B3"/>
    <w:rsid w:val="007A2648"/>
    <w:rsid w:val="007A2C90"/>
    <w:rsid w:val="007A43DE"/>
    <w:rsid w:val="007A55EE"/>
    <w:rsid w:val="007A5853"/>
    <w:rsid w:val="007A658C"/>
    <w:rsid w:val="007A6EA8"/>
    <w:rsid w:val="007B08BD"/>
    <w:rsid w:val="007B64F4"/>
    <w:rsid w:val="007C1294"/>
    <w:rsid w:val="007C1CD0"/>
    <w:rsid w:val="007C3A1C"/>
    <w:rsid w:val="007C4684"/>
    <w:rsid w:val="007C642E"/>
    <w:rsid w:val="007D01E6"/>
    <w:rsid w:val="007D24DC"/>
    <w:rsid w:val="007D270A"/>
    <w:rsid w:val="007D3897"/>
    <w:rsid w:val="007D39E5"/>
    <w:rsid w:val="007E03DC"/>
    <w:rsid w:val="007E1089"/>
    <w:rsid w:val="007E4628"/>
    <w:rsid w:val="007E5B90"/>
    <w:rsid w:val="007E66FC"/>
    <w:rsid w:val="007E6C9F"/>
    <w:rsid w:val="007F080B"/>
    <w:rsid w:val="007F336B"/>
    <w:rsid w:val="007F3E4D"/>
    <w:rsid w:val="007F5ED5"/>
    <w:rsid w:val="007F633F"/>
    <w:rsid w:val="007F73C2"/>
    <w:rsid w:val="008004E7"/>
    <w:rsid w:val="00800B92"/>
    <w:rsid w:val="0080175B"/>
    <w:rsid w:val="00801B77"/>
    <w:rsid w:val="008040AC"/>
    <w:rsid w:val="00805FD5"/>
    <w:rsid w:val="008101A6"/>
    <w:rsid w:val="00811208"/>
    <w:rsid w:val="00811389"/>
    <w:rsid w:val="00813CF9"/>
    <w:rsid w:val="0081656A"/>
    <w:rsid w:val="008208BB"/>
    <w:rsid w:val="0082120E"/>
    <w:rsid w:val="0082671F"/>
    <w:rsid w:val="00827527"/>
    <w:rsid w:val="00827FC9"/>
    <w:rsid w:val="00830DAB"/>
    <w:rsid w:val="00832C76"/>
    <w:rsid w:val="00832FCF"/>
    <w:rsid w:val="00833360"/>
    <w:rsid w:val="008401B8"/>
    <w:rsid w:val="00840CE3"/>
    <w:rsid w:val="0084200C"/>
    <w:rsid w:val="00842FE5"/>
    <w:rsid w:val="00843AEA"/>
    <w:rsid w:val="00843FAC"/>
    <w:rsid w:val="0084539F"/>
    <w:rsid w:val="00847791"/>
    <w:rsid w:val="0085003E"/>
    <w:rsid w:val="0085330A"/>
    <w:rsid w:val="00853F5F"/>
    <w:rsid w:val="00857252"/>
    <w:rsid w:val="00857DF7"/>
    <w:rsid w:val="00860A00"/>
    <w:rsid w:val="00860E8A"/>
    <w:rsid w:val="00861C7D"/>
    <w:rsid w:val="00866A7D"/>
    <w:rsid w:val="008670E6"/>
    <w:rsid w:val="0087022A"/>
    <w:rsid w:val="00870867"/>
    <w:rsid w:val="008726AC"/>
    <w:rsid w:val="00877090"/>
    <w:rsid w:val="0088046E"/>
    <w:rsid w:val="00883746"/>
    <w:rsid w:val="00885241"/>
    <w:rsid w:val="00891093"/>
    <w:rsid w:val="00891701"/>
    <w:rsid w:val="00893737"/>
    <w:rsid w:val="00895EA3"/>
    <w:rsid w:val="0089637D"/>
    <w:rsid w:val="008A142D"/>
    <w:rsid w:val="008A35D0"/>
    <w:rsid w:val="008A594A"/>
    <w:rsid w:val="008A6A46"/>
    <w:rsid w:val="008B3294"/>
    <w:rsid w:val="008B6377"/>
    <w:rsid w:val="008B6FD7"/>
    <w:rsid w:val="008C021C"/>
    <w:rsid w:val="008C101B"/>
    <w:rsid w:val="008C13CE"/>
    <w:rsid w:val="008C32E9"/>
    <w:rsid w:val="008C5151"/>
    <w:rsid w:val="008C7443"/>
    <w:rsid w:val="008D0865"/>
    <w:rsid w:val="008D0A34"/>
    <w:rsid w:val="008E1D14"/>
    <w:rsid w:val="008E519C"/>
    <w:rsid w:val="008E6AEB"/>
    <w:rsid w:val="008E6D8A"/>
    <w:rsid w:val="008F097A"/>
    <w:rsid w:val="008F1402"/>
    <w:rsid w:val="008F2077"/>
    <w:rsid w:val="008F35D8"/>
    <w:rsid w:val="008F5BE9"/>
    <w:rsid w:val="008F69F2"/>
    <w:rsid w:val="008F7253"/>
    <w:rsid w:val="008F75F6"/>
    <w:rsid w:val="009019C0"/>
    <w:rsid w:val="00902974"/>
    <w:rsid w:val="0090580E"/>
    <w:rsid w:val="00911389"/>
    <w:rsid w:val="0091150A"/>
    <w:rsid w:val="00911FC0"/>
    <w:rsid w:val="00914697"/>
    <w:rsid w:val="00914995"/>
    <w:rsid w:val="00915B50"/>
    <w:rsid w:val="00916224"/>
    <w:rsid w:val="00921EDD"/>
    <w:rsid w:val="009222F2"/>
    <w:rsid w:val="00925B41"/>
    <w:rsid w:val="00926BFC"/>
    <w:rsid w:val="009306E8"/>
    <w:rsid w:val="009310DF"/>
    <w:rsid w:val="009316C2"/>
    <w:rsid w:val="00931A41"/>
    <w:rsid w:val="009324D6"/>
    <w:rsid w:val="00936F07"/>
    <w:rsid w:val="00940900"/>
    <w:rsid w:val="00941851"/>
    <w:rsid w:val="00941B76"/>
    <w:rsid w:val="00941D0C"/>
    <w:rsid w:val="00943E0E"/>
    <w:rsid w:val="00945333"/>
    <w:rsid w:val="00951277"/>
    <w:rsid w:val="0095178B"/>
    <w:rsid w:val="00953477"/>
    <w:rsid w:val="00953DDF"/>
    <w:rsid w:val="00954560"/>
    <w:rsid w:val="00954E7D"/>
    <w:rsid w:val="00955794"/>
    <w:rsid w:val="00956EF2"/>
    <w:rsid w:val="0096108D"/>
    <w:rsid w:val="00961C0D"/>
    <w:rsid w:val="009636D4"/>
    <w:rsid w:val="00963E47"/>
    <w:rsid w:val="009648F4"/>
    <w:rsid w:val="009650EC"/>
    <w:rsid w:val="009659FF"/>
    <w:rsid w:val="00966C26"/>
    <w:rsid w:val="009679CF"/>
    <w:rsid w:val="009705FD"/>
    <w:rsid w:val="00971077"/>
    <w:rsid w:val="00972DF8"/>
    <w:rsid w:val="00973A6A"/>
    <w:rsid w:val="00975073"/>
    <w:rsid w:val="009752AB"/>
    <w:rsid w:val="009761D7"/>
    <w:rsid w:val="00976770"/>
    <w:rsid w:val="00976DA4"/>
    <w:rsid w:val="009772A4"/>
    <w:rsid w:val="00977BFE"/>
    <w:rsid w:val="009820E1"/>
    <w:rsid w:val="00986737"/>
    <w:rsid w:val="00987492"/>
    <w:rsid w:val="00990DD3"/>
    <w:rsid w:val="009935B8"/>
    <w:rsid w:val="00995551"/>
    <w:rsid w:val="00995A09"/>
    <w:rsid w:val="00997EC0"/>
    <w:rsid w:val="009A0474"/>
    <w:rsid w:val="009A5BAF"/>
    <w:rsid w:val="009A6C0F"/>
    <w:rsid w:val="009B1030"/>
    <w:rsid w:val="009B3EDA"/>
    <w:rsid w:val="009B51B0"/>
    <w:rsid w:val="009B5209"/>
    <w:rsid w:val="009B733F"/>
    <w:rsid w:val="009B7602"/>
    <w:rsid w:val="009C03B5"/>
    <w:rsid w:val="009C4A8B"/>
    <w:rsid w:val="009C601A"/>
    <w:rsid w:val="009D0848"/>
    <w:rsid w:val="009D1FAD"/>
    <w:rsid w:val="009D4892"/>
    <w:rsid w:val="009D5E47"/>
    <w:rsid w:val="009D6012"/>
    <w:rsid w:val="009E02E5"/>
    <w:rsid w:val="009E2605"/>
    <w:rsid w:val="009E43B3"/>
    <w:rsid w:val="009E4964"/>
    <w:rsid w:val="009E4B87"/>
    <w:rsid w:val="009F1D6B"/>
    <w:rsid w:val="009F2210"/>
    <w:rsid w:val="009F2BC1"/>
    <w:rsid w:val="009F3C18"/>
    <w:rsid w:val="009F3CCA"/>
    <w:rsid w:val="00A032DE"/>
    <w:rsid w:val="00A0396A"/>
    <w:rsid w:val="00A05AE5"/>
    <w:rsid w:val="00A06CE3"/>
    <w:rsid w:val="00A06F55"/>
    <w:rsid w:val="00A0737A"/>
    <w:rsid w:val="00A0766E"/>
    <w:rsid w:val="00A14361"/>
    <w:rsid w:val="00A21E2E"/>
    <w:rsid w:val="00A236D4"/>
    <w:rsid w:val="00A23F5C"/>
    <w:rsid w:val="00A24750"/>
    <w:rsid w:val="00A25148"/>
    <w:rsid w:val="00A3374C"/>
    <w:rsid w:val="00A34384"/>
    <w:rsid w:val="00A34F4E"/>
    <w:rsid w:val="00A35010"/>
    <w:rsid w:val="00A36985"/>
    <w:rsid w:val="00A36FEA"/>
    <w:rsid w:val="00A37413"/>
    <w:rsid w:val="00A4046A"/>
    <w:rsid w:val="00A41D10"/>
    <w:rsid w:val="00A43A3A"/>
    <w:rsid w:val="00A44045"/>
    <w:rsid w:val="00A473F9"/>
    <w:rsid w:val="00A5054E"/>
    <w:rsid w:val="00A52DF0"/>
    <w:rsid w:val="00A554E1"/>
    <w:rsid w:val="00A56DE3"/>
    <w:rsid w:val="00A601B1"/>
    <w:rsid w:val="00A62657"/>
    <w:rsid w:val="00A626C3"/>
    <w:rsid w:val="00A628CB"/>
    <w:rsid w:val="00A6350F"/>
    <w:rsid w:val="00A65555"/>
    <w:rsid w:val="00A66335"/>
    <w:rsid w:val="00A7166C"/>
    <w:rsid w:val="00A7197A"/>
    <w:rsid w:val="00A729DB"/>
    <w:rsid w:val="00A7318C"/>
    <w:rsid w:val="00A7436F"/>
    <w:rsid w:val="00A74CED"/>
    <w:rsid w:val="00A74DB6"/>
    <w:rsid w:val="00A800F8"/>
    <w:rsid w:val="00A8066D"/>
    <w:rsid w:val="00A807D8"/>
    <w:rsid w:val="00A8104E"/>
    <w:rsid w:val="00A82B46"/>
    <w:rsid w:val="00A836F7"/>
    <w:rsid w:val="00A84239"/>
    <w:rsid w:val="00A90174"/>
    <w:rsid w:val="00A93760"/>
    <w:rsid w:val="00A93C52"/>
    <w:rsid w:val="00A9408A"/>
    <w:rsid w:val="00AA10F1"/>
    <w:rsid w:val="00AA5CCF"/>
    <w:rsid w:val="00AB0452"/>
    <w:rsid w:val="00AB1524"/>
    <w:rsid w:val="00AB3337"/>
    <w:rsid w:val="00AB3724"/>
    <w:rsid w:val="00AC01E4"/>
    <w:rsid w:val="00AC1619"/>
    <w:rsid w:val="00AC20C1"/>
    <w:rsid w:val="00AC2454"/>
    <w:rsid w:val="00AC2DDA"/>
    <w:rsid w:val="00AC588D"/>
    <w:rsid w:val="00AC7B34"/>
    <w:rsid w:val="00AD0B41"/>
    <w:rsid w:val="00AE01D3"/>
    <w:rsid w:val="00AE070E"/>
    <w:rsid w:val="00AE102C"/>
    <w:rsid w:val="00AE28DD"/>
    <w:rsid w:val="00AE400D"/>
    <w:rsid w:val="00AE41AA"/>
    <w:rsid w:val="00AE48DF"/>
    <w:rsid w:val="00AE5E35"/>
    <w:rsid w:val="00AE7748"/>
    <w:rsid w:val="00AF1157"/>
    <w:rsid w:val="00B044C3"/>
    <w:rsid w:val="00B067DE"/>
    <w:rsid w:val="00B07306"/>
    <w:rsid w:val="00B07E75"/>
    <w:rsid w:val="00B14874"/>
    <w:rsid w:val="00B15DEC"/>
    <w:rsid w:val="00B2004E"/>
    <w:rsid w:val="00B2165C"/>
    <w:rsid w:val="00B22A38"/>
    <w:rsid w:val="00B2556B"/>
    <w:rsid w:val="00B256EC"/>
    <w:rsid w:val="00B25992"/>
    <w:rsid w:val="00B360C6"/>
    <w:rsid w:val="00B3615B"/>
    <w:rsid w:val="00B41610"/>
    <w:rsid w:val="00B453A2"/>
    <w:rsid w:val="00B45A6F"/>
    <w:rsid w:val="00B51844"/>
    <w:rsid w:val="00B54209"/>
    <w:rsid w:val="00B56C97"/>
    <w:rsid w:val="00B63577"/>
    <w:rsid w:val="00B65362"/>
    <w:rsid w:val="00B653C1"/>
    <w:rsid w:val="00B67BA9"/>
    <w:rsid w:val="00B706A0"/>
    <w:rsid w:val="00B70B29"/>
    <w:rsid w:val="00B71453"/>
    <w:rsid w:val="00B725AD"/>
    <w:rsid w:val="00B73139"/>
    <w:rsid w:val="00B7319E"/>
    <w:rsid w:val="00B74049"/>
    <w:rsid w:val="00B7417E"/>
    <w:rsid w:val="00B747BA"/>
    <w:rsid w:val="00B74D18"/>
    <w:rsid w:val="00B751F6"/>
    <w:rsid w:val="00B76A38"/>
    <w:rsid w:val="00B8192F"/>
    <w:rsid w:val="00B822F5"/>
    <w:rsid w:val="00B83641"/>
    <w:rsid w:val="00B84E75"/>
    <w:rsid w:val="00B9610E"/>
    <w:rsid w:val="00BA3191"/>
    <w:rsid w:val="00BA3A2D"/>
    <w:rsid w:val="00BA4942"/>
    <w:rsid w:val="00BB7BDA"/>
    <w:rsid w:val="00BC3288"/>
    <w:rsid w:val="00BC4FB1"/>
    <w:rsid w:val="00BC5BF4"/>
    <w:rsid w:val="00BC7BE9"/>
    <w:rsid w:val="00BD373E"/>
    <w:rsid w:val="00BD40D9"/>
    <w:rsid w:val="00BD49A2"/>
    <w:rsid w:val="00BD5E6D"/>
    <w:rsid w:val="00BD609E"/>
    <w:rsid w:val="00BE0381"/>
    <w:rsid w:val="00BE22EE"/>
    <w:rsid w:val="00BE3BC5"/>
    <w:rsid w:val="00BE6EF3"/>
    <w:rsid w:val="00BE7AC0"/>
    <w:rsid w:val="00BF03EA"/>
    <w:rsid w:val="00BF1CCD"/>
    <w:rsid w:val="00BF2220"/>
    <w:rsid w:val="00BF259E"/>
    <w:rsid w:val="00BF6464"/>
    <w:rsid w:val="00BF74B0"/>
    <w:rsid w:val="00C0485D"/>
    <w:rsid w:val="00C05DD6"/>
    <w:rsid w:val="00C1082C"/>
    <w:rsid w:val="00C1191D"/>
    <w:rsid w:val="00C12AB9"/>
    <w:rsid w:val="00C1393D"/>
    <w:rsid w:val="00C13F2C"/>
    <w:rsid w:val="00C1792A"/>
    <w:rsid w:val="00C208C3"/>
    <w:rsid w:val="00C249CC"/>
    <w:rsid w:val="00C25137"/>
    <w:rsid w:val="00C254A0"/>
    <w:rsid w:val="00C26816"/>
    <w:rsid w:val="00C279EC"/>
    <w:rsid w:val="00C31E37"/>
    <w:rsid w:val="00C31F22"/>
    <w:rsid w:val="00C32F93"/>
    <w:rsid w:val="00C356AA"/>
    <w:rsid w:val="00C42C0C"/>
    <w:rsid w:val="00C446BE"/>
    <w:rsid w:val="00C449E9"/>
    <w:rsid w:val="00C454CE"/>
    <w:rsid w:val="00C456EE"/>
    <w:rsid w:val="00C46098"/>
    <w:rsid w:val="00C56509"/>
    <w:rsid w:val="00C566C5"/>
    <w:rsid w:val="00C60B4A"/>
    <w:rsid w:val="00C615CC"/>
    <w:rsid w:val="00C62151"/>
    <w:rsid w:val="00C621C7"/>
    <w:rsid w:val="00C633C3"/>
    <w:rsid w:val="00C6459C"/>
    <w:rsid w:val="00C645E1"/>
    <w:rsid w:val="00C65104"/>
    <w:rsid w:val="00C65342"/>
    <w:rsid w:val="00C6568B"/>
    <w:rsid w:val="00C65B1F"/>
    <w:rsid w:val="00C66D01"/>
    <w:rsid w:val="00C70A00"/>
    <w:rsid w:val="00C71D28"/>
    <w:rsid w:val="00C7440D"/>
    <w:rsid w:val="00C744C8"/>
    <w:rsid w:val="00C764F1"/>
    <w:rsid w:val="00C82630"/>
    <w:rsid w:val="00C86A87"/>
    <w:rsid w:val="00C87FA5"/>
    <w:rsid w:val="00C91459"/>
    <w:rsid w:val="00C9155E"/>
    <w:rsid w:val="00C91717"/>
    <w:rsid w:val="00C9184F"/>
    <w:rsid w:val="00C91E58"/>
    <w:rsid w:val="00C91F8B"/>
    <w:rsid w:val="00C9328A"/>
    <w:rsid w:val="00C939EF"/>
    <w:rsid w:val="00CA1FDE"/>
    <w:rsid w:val="00CA2191"/>
    <w:rsid w:val="00CA3006"/>
    <w:rsid w:val="00CA33D7"/>
    <w:rsid w:val="00CA3DA1"/>
    <w:rsid w:val="00CA54AC"/>
    <w:rsid w:val="00CA5C42"/>
    <w:rsid w:val="00CA6FD3"/>
    <w:rsid w:val="00CB007F"/>
    <w:rsid w:val="00CB183B"/>
    <w:rsid w:val="00CB1FD9"/>
    <w:rsid w:val="00CB2FFF"/>
    <w:rsid w:val="00CB5E05"/>
    <w:rsid w:val="00CB6227"/>
    <w:rsid w:val="00CC715E"/>
    <w:rsid w:val="00CD046A"/>
    <w:rsid w:val="00CD0F20"/>
    <w:rsid w:val="00CD6C9D"/>
    <w:rsid w:val="00CD6CF1"/>
    <w:rsid w:val="00CD7F8B"/>
    <w:rsid w:val="00CE1A94"/>
    <w:rsid w:val="00CE2234"/>
    <w:rsid w:val="00CE26AC"/>
    <w:rsid w:val="00CE2A66"/>
    <w:rsid w:val="00CE3D52"/>
    <w:rsid w:val="00CE61CD"/>
    <w:rsid w:val="00CF085C"/>
    <w:rsid w:val="00CF0CDF"/>
    <w:rsid w:val="00CF21F6"/>
    <w:rsid w:val="00CF494F"/>
    <w:rsid w:val="00CF694D"/>
    <w:rsid w:val="00CF6FBA"/>
    <w:rsid w:val="00CF770D"/>
    <w:rsid w:val="00CF7C6C"/>
    <w:rsid w:val="00CF7FC7"/>
    <w:rsid w:val="00D0071A"/>
    <w:rsid w:val="00D0082F"/>
    <w:rsid w:val="00D0300A"/>
    <w:rsid w:val="00D0529E"/>
    <w:rsid w:val="00D05D62"/>
    <w:rsid w:val="00D06186"/>
    <w:rsid w:val="00D06344"/>
    <w:rsid w:val="00D104C9"/>
    <w:rsid w:val="00D10977"/>
    <w:rsid w:val="00D133CB"/>
    <w:rsid w:val="00D14460"/>
    <w:rsid w:val="00D173ED"/>
    <w:rsid w:val="00D20BBB"/>
    <w:rsid w:val="00D2322F"/>
    <w:rsid w:val="00D249CA"/>
    <w:rsid w:val="00D27607"/>
    <w:rsid w:val="00D27B00"/>
    <w:rsid w:val="00D32F36"/>
    <w:rsid w:val="00D35206"/>
    <w:rsid w:val="00D40DEA"/>
    <w:rsid w:val="00D42FB5"/>
    <w:rsid w:val="00D43BD4"/>
    <w:rsid w:val="00D50CB9"/>
    <w:rsid w:val="00D51011"/>
    <w:rsid w:val="00D52D70"/>
    <w:rsid w:val="00D544F2"/>
    <w:rsid w:val="00D5559C"/>
    <w:rsid w:val="00D55C9A"/>
    <w:rsid w:val="00D56B64"/>
    <w:rsid w:val="00D570F2"/>
    <w:rsid w:val="00D61AF6"/>
    <w:rsid w:val="00D61E58"/>
    <w:rsid w:val="00D629F2"/>
    <w:rsid w:val="00D644B1"/>
    <w:rsid w:val="00D71BC3"/>
    <w:rsid w:val="00D7249A"/>
    <w:rsid w:val="00D729BA"/>
    <w:rsid w:val="00D73134"/>
    <w:rsid w:val="00D7383A"/>
    <w:rsid w:val="00D7779B"/>
    <w:rsid w:val="00D825FC"/>
    <w:rsid w:val="00D82EB1"/>
    <w:rsid w:val="00D8383B"/>
    <w:rsid w:val="00D853CC"/>
    <w:rsid w:val="00D86B9A"/>
    <w:rsid w:val="00D90561"/>
    <w:rsid w:val="00D90E27"/>
    <w:rsid w:val="00D923D6"/>
    <w:rsid w:val="00D95A57"/>
    <w:rsid w:val="00D970D6"/>
    <w:rsid w:val="00DA0387"/>
    <w:rsid w:val="00DA094B"/>
    <w:rsid w:val="00DA0A89"/>
    <w:rsid w:val="00DA10B3"/>
    <w:rsid w:val="00DA30E9"/>
    <w:rsid w:val="00DA7480"/>
    <w:rsid w:val="00DB0B25"/>
    <w:rsid w:val="00DB1198"/>
    <w:rsid w:val="00DB1AA6"/>
    <w:rsid w:val="00DB2C69"/>
    <w:rsid w:val="00DB332C"/>
    <w:rsid w:val="00DB5BB0"/>
    <w:rsid w:val="00DC068F"/>
    <w:rsid w:val="00DC092B"/>
    <w:rsid w:val="00DC2050"/>
    <w:rsid w:val="00DC2214"/>
    <w:rsid w:val="00DC37D0"/>
    <w:rsid w:val="00DC3BE4"/>
    <w:rsid w:val="00DC5316"/>
    <w:rsid w:val="00DC5415"/>
    <w:rsid w:val="00DD03BA"/>
    <w:rsid w:val="00DD03BE"/>
    <w:rsid w:val="00DD3101"/>
    <w:rsid w:val="00DD3F60"/>
    <w:rsid w:val="00DD692C"/>
    <w:rsid w:val="00DD7DC3"/>
    <w:rsid w:val="00DE282B"/>
    <w:rsid w:val="00DE5E61"/>
    <w:rsid w:val="00DE7557"/>
    <w:rsid w:val="00DF1C27"/>
    <w:rsid w:val="00DF2A8E"/>
    <w:rsid w:val="00DF3F3A"/>
    <w:rsid w:val="00DF6298"/>
    <w:rsid w:val="00DF63FA"/>
    <w:rsid w:val="00DF7622"/>
    <w:rsid w:val="00DF76B4"/>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1A5D"/>
    <w:rsid w:val="00E34AD9"/>
    <w:rsid w:val="00E35BFD"/>
    <w:rsid w:val="00E37AAA"/>
    <w:rsid w:val="00E4044A"/>
    <w:rsid w:val="00E413E1"/>
    <w:rsid w:val="00E41A70"/>
    <w:rsid w:val="00E4267D"/>
    <w:rsid w:val="00E42D45"/>
    <w:rsid w:val="00E42E0D"/>
    <w:rsid w:val="00E42EEA"/>
    <w:rsid w:val="00E4396B"/>
    <w:rsid w:val="00E43FC5"/>
    <w:rsid w:val="00E4610C"/>
    <w:rsid w:val="00E4748F"/>
    <w:rsid w:val="00E50FDF"/>
    <w:rsid w:val="00E512C0"/>
    <w:rsid w:val="00E520A5"/>
    <w:rsid w:val="00E52BE0"/>
    <w:rsid w:val="00E52C77"/>
    <w:rsid w:val="00E53960"/>
    <w:rsid w:val="00E55E06"/>
    <w:rsid w:val="00E60033"/>
    <w:rsid w:val="00E61098"/>
    <w:rsid w:val="00E639B8"/>
    <w:rsid w:val="00E641B2"/>
    <w:rsid w:val="00E64879"/>
    <w:rsid w:val="00E6495A"/>
    <w:rsid w:val="00E663D7"/>
    <w:rsid w:val="00E67724"/>
    <w:rsid w:val="00E67D3E"/>
    <w:rsid w:val="00E71191"/>
    <w:rsid w:val="00E7258D"/>
    <w:rsid w:val="00E81368"/>
    <w:rsid w:val="00E817F5"/>
    <w:rsid w:val="00E85150"/>
    <w:rsid w:val="00E8570D"/>
    <w:rsid w:val="00E85881"/>
    <w:rsid w:val="00E8669B"/>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C2032"/>
    <w:rsid w:val="00EC25B1"/>
    <w:rsid w:val="00EC431D"/>
    <w:rsid w:val="00EC44BD"/>
    <w:rsid w:val="00EC693B"/>
    <w:rsid w:val="00EC7212"/>
    <w:rsid w:val="00ED0D44"/>
    <w:rsid w:val="00ED1DB4"/>
    <w:rsid w:val="00ED32A4"/>
    <w:rsid w:val="00ED36CF"/>
    <w:rsid w:val="00ED3ED2"/>
    <w:rsid w:val="00ED66BF"/>
    <w:rsid w:val="00ED7878"/>
    <w:rsid w:val="00ED7EF0"/>
    <w:rsid w:val="00EE0E86"/>
    <w:rsid w:val="00EE2762"/>
    <w:rsid w:val="00EE3B76"/>
    <w:rsid w:val="00EE56A3"/>
    <w:rsid w:val="00EE65A9"/>
    <w:rsid w:val="00EE737C"/>
    <w:rsid w:val="00EF287D"/>
    <w:rsid w:val="00EF45F8"/>
    <w:rsid w:val="00EF5345"/>
    <w:rsid w:val="00EF7490"/>
    <w:rsid w:val="00EF7971"/>
    <w:rsid w:val="00EF7D95"/>
    <w:rsid w:val="00F00F16"/>
    <w:rsid w:val="00F0148B"/>
    <w:rsid w:val="00F03142"/>
    <w:rsid w:val="00F03287"/>
    <w:rsid w:val="00F051C8"/>
    <w:rsid w:val="00F10B90"/>
    <w:rsid w:val="00F123DC"/>
    <w:rsid w:val="00F16E19"/>
    <w:rsid w:val="00F210E3"/>
    <w:rsid w:val="00F217A6"/>
    <w:rsid w:val="00F21B06"/>
    <w:rsid w:val="00F23B9B"/>
    <w:rsid w:val="00F2472B"/>
    <w:rsid w:val="00F25047"/>
    <w:rsid w:val="00F252EC"/>
    <w:rsid w:val="00F2607B"/>
    <w:rsid w:val="00F30DE9"/>
    <w:rsid w:val="00F31A8C"/>
    <w:rsid w:val="00F328E6"/>
    <w:rsid w:val="00F3647E"/>
    <w:rsid w:val="00F40664"/>
    <w:rsid w:val="00F40D55"/>
    <w:rsid w:val="00F40F10"/>
    <w:rsid w:val="00F43CAD"/>
    <w:rsid w:val="00F47A0D"/>
    <w:rsid w:val="00F47E2F"/>
    <w:rsid w:val="00F50D34"/>
    <w:rsid w:val="00F512AB"/>
    <w:rsid w:val="00F52EFF"/>
    <w:rsid w:val="00F53DAD"/>
    <w:rsid w:val="00F54D14"/>
    <w:rsid w:val="00F57200"/>
    <w:rsid w:val="00F604CC"/>
    <w:rsid w:val="00F6054E"/>
    <w:rsid w:val="00F6162B"/>
    <w:rsid w:val="00F62805"/>
    <w:rsid w:val="00F64B1B"/>
    <w:rsid w:val="00F65493"/>
    <w:rsid w:val="00F70B2C"/>
    <w:rsid w:val="00F71D76"/>
    <w:rsid w:val="00F73DAD"/>
    <w:rsid w:val="00F76F14"/>
    <w:rsid w:val="00F7718D"/>
    <w:rsid w:val="00F77BF7"/>
    <w:rsid w:val="00F804B3"/>
    <w:rsid w:val="00F8288C"/>
    <w:rsid w:val="00F83582"/>
    <w:rsid w:val="00F84333"/>
    <w:rsid w:val="00F846D2"/>
    <w:rsid w:val="00F84BE2"/>
    <w:rsid w:val="00F86639"/>
    <w:rsid w:val="00F90393"/>
    <w:rsid w:val="00F9202F"/>
    <w:rsid w:val="00F92E51"/>
    <w:rsid w:val="00F97B7A"/>
    <w:rsid w:val="00FA0B0A"/>
    <w:rsid w:val="00FA19A0"/>
    <w:rsid w:val="00FA1CAA"/>
    <w:rsid w:val="00FA1D24"/>
    <w:rsid w:val="00FA232D"/>
    <w:rsid w:val="00FA3D10"/>
    <w:rsid w:val="00FA5A31"/>
    <w:rsid w:val="00FB21B0"/>
    <w:rsid w:val="00FB5B8D"/>
    <w:rsid w:val="00FB6CE9"/>
    <w:rsid w:val="00FB7212"/>
    <w:rsid w:val="00FC0E7F"/>
    <w:rsid w:val="00FC0EEE"/>
    <w:rsid w:val="00FC1869"/>
    <w:rsid w:val="00FC4B35"/>
    <w:rsid w:val="00FC6723"/>
    <w:rsid w:val="00FC6885"/>
    <w:rsid w:val="00FC755A"/>
    <w:rsid w:val="00FD131F"/>
    <w:rsid w:val="00FD1C35"/>
    <w:rsid w:val="00FD2811"/>
    <w:rsid w:val="00FD3AEA"/>
    <w:rsid w:val="00FD4394"/>
    <w:rsid w:val="00FD5522"/>
    <w:rsid w:val="00FD55B0"/>
    <w:rsid w:val="00FD620F"/>
    <w:rsid w:val="00FD6C32"/>
    <w:rsid w:val="00FD7D70"/>
    <w:rsid w:val="00FE0A02"/>
    <w:rsid w:val="00FE0F74"/>
    <w:rsid w:val="00FE10F6"/>
    <w:rsid w:val="00FE32A0"/>
    <w:rsid w:val="00FE3A20"/>
    <w:rsid w:val="00FE4E29"/>
    <w:rsid w:val="00FE55D9"/>
    <w:rsid w:val="00FE5B31"/>
    <w:rsid w:val="00FE6E02"/>
    <w:rsid w:val="00FE7055"/>
    <w:rsid w:val="00FE77EE"/>
    <w:rsid w:val="00FE7DB7"/>
    <w:rsid w:val="00FF056C"/>
    <w:rsid w:val="00FF2A2C"/>
    <w:rsid w:val="00FF3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9CA"/>
    <w:pPr>
      <w:spacing w:after="120" w:line="36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CA54AC"/>
    <w:pPr>
      <w:shd w:val="clear" w:color="auto" w:fill="E6EEF0" w:themeFill="accent5" w:themeFillTint="33"/>
      <w:spacing w:after="360" w:line="30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line="300" w:lineRule="auto"/>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E03D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E03DC"/>
    <w:rPr>
      <w:rFonts w:ascii="Times New Roman" w:hAnsi="Times New Roman" w:cs="Times New Roman"/>
      <w:sz w:val="20"/>
      <w:szCs w:val="20"/>
    </w:rPr>
  </w:style>
  <w:style w:type="character" w:styleId="Appelnotedebasdep">
    <w:name w:val="footnote reference"/>
    <w:basedOn w:val="Policepardfaut"/>
    <w:uiPriority w:val="99"/>
    <w:semiHidden/>
    <w:unhideWhenUsed/>
    <w:rsid w:val="007E03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CF89C-9018-4B81-89EA-3FCD83BD9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TotalTime>
  <Pages>1</Pages>
  <Words>9589</Words>
  <Characters>54659</Characters>
  <Application>Microsoft Office Word</Application>
  <DocSecurity>0</DocSecurity>
  <Lines>455</Lines>
  <Paragraphs>128</Paragraphs>
  <ScaleCrop>false</ScaleCrop>
  <HeadingPairs>
    <vt:vector size="4" baseType="variant">
      <vt:variant>
        <vt:lpstr>Titre</vt:lpstr>
      </vt:variant>
      <vt:variant>
        <vt:i4>1</vt:i4>
      </vt:variant>
      <vt:variant>
        <vt:lpstr>Titres</vt:lpstr>
      </vt:variant>
      <vt:variant>
        <vt:i4>53</vt:i4>
      </vt:variant>
    </vt:vector>
  </HeadingPairs>
  <TitlesOfParts>
    <vt:vector size="54" baseType="lpstr">
      <vt:lpstr/>
      <vt:lpstr>The science of sleep and dreams</vt:lpstr>
      <vt:lpstr>Dreams</vt:lpstr>
      <vt:lpstr>    Modern definition </vt:lpstr>
      <vt:lpstr>    Scientific conceptualization</vt:lpstr>
      <vt:lpstr>Sleep</vt:lpstr>
      <vt:lpstr>    Definition</vt:lpstr>
      <vt:lpstr>    Polysomnographic recordings</vt:lpstr>
      <vt:lpstr>    Sleep stages</vt:lpstr>
      <vt:lpstr>        Wakefulness</vt:lpstr>
      <vt:lpstr>        N1 sleep</vt:lpstr>
      <vt:lpstr>        N2 sleep</vt:lpstr>
      <vt:lpstr>        N3 sleep</vt:lpstr>
      <vt:lpstr>        REM sleep (or paradoxical sleep)</vt:lpstr>
      <vt:lpstr>    Sleep architecture</vt:lpstr>
      <vt:lpstr>Link between dreaming and sleep stages</vt:lpstr>
      <vt:lpstr>    The REM sleep hypothesis of dreaming</vt:lpstr>
      <vt:lpstr>    The new hypothesis: a continuum of mentation during sleep?</vt:lpstr>
      <vt:lpstr>Neurophysiological correlates of dreaming</vt:lpstr>
      <vt:lpstr>    Brain activity during REM sleep</vt:lpstr>
      <vt:lpstr>    Brain activity during lucid dreaming</vt:lpstr>
      <vt:lpstr>    Brain activity in the minutes preceding a dream report</vt:lpstr>
      <vt:lpstr>    Dreaming and the default mode network: a conceptual framework</vt:lpstr>
      <vt:lpstr>Dream recall</vt:lpstr>
      <vt:lpstr>Why do we forget our dreams?</vt:lpstr>
      <vt:lpstr>    Psychanalysis</vt:lpstr>
      <vt:lpstr>    The state-shift hypothesis</vt:lpstr>
      <vt:lpstr>    Sleep inertia?</vt:lpstr>
      <vt:lpstr>Dream recall frequency</vt:lpstr>
      <vt:lpstr>    Intra-individuals variability </vt:lpstr>
      <vt:lpstr>    Inter-individuals variability </vt:lpstr>
      <vt:lpstr>Parameters correlated with DRF</vt:lpstr>
      <vt:lpstr>    Psychological factors</vt:lpstr>
      <vt:lpstr>    Physiological parameters</vt:lpstr>
      <vt:lpstr>    Sleep parameters</vt:lpstr>
      <vt:lpstr>Brain activity associated with a high or low DRF</vt:lpstr>
      <vt:lpstr>    EEG studies</vt:lpstr>
      <vt:lpstr>    PET study</vt:lpstr>
      <vt:lpstr>    Summary and future outlook</vt:lpstr>
      <vt:lpstr>Dream content and dream function</vt:lpstr>
      <vt:lpstr>Dream content</vt:lpstr>
      <vt:lpstr>    Methodology: basic principles of dream content analysis</vt:lpstr>
      <vt:lpstr>    Experimental results</vt:lpstr>
      <vt:lpstr>    The memory sources of dreams</vt:lpstr>
      <vt:lpstr>The function(s) of dreams</vt:lpstr>
      <vt:lpstr>    Historical perspective</vt:lpstr>
      <vt:lpstr>    Emotional regulation</vt:lpstr>
      <vt:lpstr>    Memory processing</vt:lpstr>
      <vt:lpstr>    Others hypotheses</vt:lpstr>
      <vt:lpstr>Hypothesis and objectives</vt:lpstr>
      <vt:lpstr>Unresolved issues</vt:lpstr>
      <vt:lpstr>    Differences between HR and LR at awakening</vt:lpstr>
      <vt:lpstr>    Differences in the micro-structure of HR and LR</vt:lpstr>
      <vt:lpstr>    What are the memory sources of dreaming? </vt:lpstr>
    </vt:vector>
  </TitlesOfParts>
  <Company>Microsoft</Company>
  <LinksUpToDate>false</LinksUpToDate>
  <CharactersWithSpaces>64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dc:title>
  <dc:subject/>
  <dc:creator>Raphael Vallat</dc:creator>
  <cp:keywords/>
  <dc:description>Thesis in Neuroscience by Raphael Vallat</dc:description>
  <cp:lastModifiedBy>Raphael Vallat</cp:lastModifiedBy>
  <cp:revision>1296</cp:revision>
  <dcterms:created xsi:type="dcterms:W3CDTF">2017-01-05T08:37:00Z</dcterms:created>
  <dcterms:modified xsi:type="dcterms:W3CDTF">2017-08-1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B8RoJ475"/&gt;&lt;style id="http://www.zotero.org/styles/chicago-author-date" locale="en-GB"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